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5909C2D" w:rsidR="00E06FC7" w:rsidRPr="006865BC" w:rsidRDefault="00C53117" w:rsidP="006865BC">
      <w:pPr>
        <w:pStyle w:val="Title"/>
      </w:pPr>
      <w:bookmarkStart w:id="0" w:name="_GoBack"/>
      <w:bookmarkEnd w:id="0"/>
      <w:r w:rsidRPr="00C53117">
        <w:t xml:space="preserve">Simulating Variance in Socio-Technical </w:t>
      </w:r>
      <w:proofErr w:type="spellStart"/>
      <w:r w:rsidRPr="00C53117">
        <w:t>Behaviours</w:t>
      </w:r>
      <w:proofErr w:type="spellEnd"/>
      <w:r w:rsidRPr="00C53117">
        <w:t xml:space="preserve"> using Executable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709A75F8"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proofErr w:type="spellStart"/>
      <w:r>
        <w:t>behaviour</w:t>
      </w:r>
      <w:proofErr w:type="spellEnd"/>
      <w:r>
        <w:t xml:space="preserve"> of such systems are influenced by a complex interplay of factors, including </w:t>
      </w:r>
      <w:r w:rsidR="00CC72B1">
        <w:t>formally defined business proce</w:t>
      </w:r>
      <w:r>
        <w:t xml:space="preserve">sses, legal or regulatory standards, technological evolution, </w:t>
      </w:r>
      <w:proofErr w:type="spellStart"/>
      <w:r>
        <w:t>organisational</w:t>
      </w:r>
      <w:proofErr w:type="spellEnd"/>
      <w:r>
        <w:t xml:space="preserve"> culture or norms and interpersonal relationships and responsibilities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43F4784F"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proofErr w:type="spellStart"/>
      <w:r>
        <w:t>behaviours</w:t>
      </w:r>
      <w:proofErr w:type="spellEnd"/>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p>
    <w:p w14:paraId="73E5CE42" w14:textId="38AD57B1" w:rsidR="004E489C" w:rsidRDefault="004E489C" w:rsidP="004E489C">
      <w:pPr>
        <w:pStyle w:val="ListParagraph"/>
        <w:numPr>
          <w:ilvl w:val="0"/>
          <w:numId w:val="40"/>
        </w:numPr>
      </w:pPr>
      <w:r>
        <w:t xml:space="preserve">The </w:t>
      </w:r>
      <w:proofErr w:type="spellStart"/>
      <w:r>
        <w:t>behaviour</w:t>
      </w:r>
      <w:proofErr w:type="spellEnd"/>
      <w:r>
        <w:t xml:space="preserve">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t>outwith</w:t>
      </w:r>
      <w:proofErr w:type="spellEnd"/>
      <w:r>
        <w:t xml:space="preserve"> expected workflows in order to discharge their responsibilities, by working from a nearby cafe for example, even if this violates </w:t>
      </w:r>
      <w:proofErr w:type="spellStart"/>
      <w:r>
        <w:t>organisational</w:t>
      </w:r>
      <w:proofErr w:type="spellEnd"/>
      <w:r>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t xml:space="preserve"> note, such adaptations often make the human actors the dependable parts of a socio-technical system.</w:t>
      </w:r>
    </w:p>
    <w:p w14:paraId="52269E28" w14:textId="1820C81D"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Pr="004E489C">
        <w:rPr>
          <w:i/>
        </w:rPr>
        <w:t>d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t xml:space="preserve">.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proofErr w:type="spellStart"/>
      <w:r>
        <w:t>modelling</w:t>
      </w:r>
      <w:proofErr w:type="spellEnd"/>
      <w:r>
        <w:t xml:space="preserve"> and predictive simulation available in other engineering disciplines.</w:t>
      </w:r>
    </w:p>
    <w:p w14:paraId="02DC1FE2" w14:textId="4A5A3013" w:rsidR="004E489C" w:rsidRDefault="004E489C" w:rsidP="004E489C">
      <w:r>
        <w:lastRenderedPageBreak/>
        <w:t xml:space="preserve">The research contribution of this paper is to present and evaluate a novel environment, </w:t>
      </w:r>
      <w:proofErr w:type="spellStart"/>
      <w:r>
        <w:t>Fuzzi</w:t>
      </w:r>
      <w:proofErr w:type="spellEnd"/>
      <w:r>
        <w:t xml:space="preserve"> Moss, for simulating complex and contingent </w:t>
      </w:r>
      <w:proofErr w:type="spellStart"/>
      <w:r>
        <w:t>behaviour</w:t>
      </w:r>
      <w:proofErr w:type="spellEnd"/>
      <w:r>
        <w:t xml:space="preserve"> in socio-technical systems which addresses this challenge.  In our approach, we provide for a separation of concerns between the model of a problem domain, models of </w:t>
      </w:r>
      <w:proofErr w:type="spellStart"/>
      <w:r w:rsidR="005E7142">
        <w:t>idealised</w:t>
      </w:r>
      <w:proofErr w:type="spellEnd"/>
      <w:r w:rsidR="005E7142">
        <w:t xml:space="preserve"> socio-technical actor as represented by workflows </w:t>
      </w:r>
      <w:r>
        <w:t xml:space="preserve">and the influence of contingent factors that complicate the actual execution of </w:t>
      </w:r>
      <w:proofErr w:type="spellStart"/>
      <w:r>
        <w:t>idealised</w:t>
      </w:r>
      <w:proofErr w:type="spellEnd"/>
      <w:r>
        <w:t xml:space="preserve"> workflows in practice.  The separation of concerns is achieved by </w:t>
      </w:r>
      <w:proofErr w:type="spellStart"/>
      <w:r>
        <w:t>modelling</w:t>
      </w:r>
      <w:proofErr w:type="spellEnd"/>
      <w:r>
        <w:t>:</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0FCE7CC1" w:rsidR="004E489C" w:rsidRDefault="004E489C" w:rsidP="000349B2">
      <w:pPr>
        <w:pStyle w:val="ListParagraph"/>
        <w:numPr>
          <w:ilvl w:val="0"/>
          <w:numId w:val="41"/>
        </w:numPr>
      </w:pPr>
      <w:proofErr w:type="spellStart"/>
      <w:r>
        <w:t>Idealised</w:t>
      </w:r>
      <w:proofErr w:type="spellEnd"/>
      <w:r>
        <w:t xml:space="preserve"> workflows descriptions as executable Python classes in the agent orient</w:t>
      </w:r>
      <w:r w:rsidR="00A15C6F">
        <w:t xml:space="preserve">ed </w:t>
      </w:r>
      <w:proofErr w:type="spellStart"/>
      <w:r w:rsidR="00A15C6F">
        <w:t>modelling</w:t>
      </w:r>
      <w:proofErr w:type="spellEnd"/>
      <w:r w:rsidR="00A15C6F">
        <w:t xml:space="preserve"> framework, </w:t>
      </w:r>
      <w:proofErr w:type="spellStart"/>
      <w:r w:rsidR="00A15C6F">
        <w:t>Theatre_Ag</w:t>
      </w:r>
      <w:proofErr w:type="spellEnd"/>
      <w:r w:rsidR="00A15C6F">
        <w:t xml:space="preserve"> </w:t>
      </w:r>
      <w:r w:rsidR="00A15C6F">
        <w:fldChar w:fldCharType="begin" w:fldLock="1"/>
      </w:r>
      <w:r w:rsidR="00A15C6F">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t>.</w:t>
      </w:r>
      <w:r w:rsidR="005E7142">
        <w:t xml:space="preserve">  Workflows comprise both descriptions of the structure of tasks and the state of a problem domain that tasks operate on.</w:t>
      </w:r>
    </w:p>
    <w:p w14:paraId="106FEABF" w14:textId="528E3CCF" w:rsidR="004E489C" w:rsidRDefault="00295D13" w:rsidP="000349B2">
      <w:pPr>
        <w:pStyle w:val="ListParagraph"/>
        <w:numPr>
          <w:ilvl w:val="0"/>
          <w:numId w:val="41"/>
        </w:numPr>
      </w:pPr>
      <w:r>
        <w:t xml:space="preserve">Contingent </w:t>
      </w:r>
      <w:proofErr w:type="spellStart"/>
      <w:r>
        <w:t>behaviour</w:t>
      </w:r>
      <w:proofErr w:type="spellEnd"/>
      <w:r>
        <w:t xml:space="preserve"> as </w:t>
      </w:r>
      <w:r w:rsidRPr="00295D13">
        <w:rPr>
          <w:i/>
        </w:rPr>
        <w:t>dynamic fuzzing aspects</w:t>
      </w:r>
      <w:r w:rsidR="004E489C">
        <w:t xml:space="preserve"> that can alter the flow of execution in </w:t>
      </w:r>
      <w:r w:rsidR="003143F2">
        <w:t>task</w:t>
      </w:r>
      <w:r w:rsidR="004E489C">
        <w:t xml:space="preserve"> descriptions during the execution of a simulation, using the </w:t>
      </w:r>
      <w:proofErr w:type="spellStart"/>
      <w:r w:rsidR="004E489C">
        <w:t>PyDySoFu</w:t>
      </w:r>
      <w:proofErr w:type="spellEnd"/>
      <w:r w:rsidR="004E489C">
        <w:t xml:space="preserve">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40DD62E2" w:rsidR="004E489C" w:rsidRDefault="000349B2" w:rsidP="004E489C">
      <w:r>
        <w:t xml:space="preserve">Both the </w:t>
      </w:r>
      <w:proofErr w:type="spellStart"/>
      <w:r>
        <w:t>Theatre</w:t>
      </w:r>
      <w:r w:rsidR="004E489C">
        <w:t>_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1FE0A45" w14:textId="5D763EA2" w:rsidR="004E489C" w:rsidRDefault="004E489C" w:rsidP="004E489C">
      <w:r>
        <w:t>Critical to the a</w:t>
      </w:r>
      <w:r w:rsidR="000349B2">
        <w:t>pproach is our hypothesis that:</w:t>
      </w:r>
    </w:p>
    <w:p w14:paraId="69DCDD2B" w14:textId="756A529B" w:rsidR="004E489C" w:rsidRPr="000349B2" w:rsidRDefault="004E489C" w:rsidP="004E489C">
      <w:pPr>
        <w:rPr>
          <w:rStyle w:val="Strong"/>
        </w:rPr>
      </w:pPr>
      <w:r w:rsidRPr="000349B2">
        <w:rPr>
          <w:rStyle w:val="Strong"/>
        </w:rPr>
        <w:t xml:space="preserve">Hypothesis: </w:t>
      </w:r>
      <w:r w:rsidR="00A07D06">
        <w:rPr>
          <w:rStyle w:val="Strong"/>
        </w:rPr>
        <w:t>C</w:t>
      </w:r>
      <w:r w:rsidRPr="000349B2">
        <w:rPr>
          <w:rStyle w:val="Strong"/>
        </w:rPr>
        <w:t>ontingent</w:t>
      </w:r>
      <w:r w:rsidR="00A07D06">
        <w:rPr>
          <w:rStyle w:val="Strong"/>
        </w:rPr>
        <w:t xml:space="preserve"> and variable</w:t>
      </w:r>
      <w:r w:rsidRPr="000349B2">
        <w:rPr>
          <w:rStyle w:val="Strong"/>
        </w:rPr>
        <w:t xml:space="preserve"> </w:t>
      </w:r>
      <w:proofErr w:type="spellStart"/>
      <w:r w:rsidRPr="000349B2">
        <w:rPr>
          <w:rStyle w:val="Strong"/>
        </w:rPr>
        <w:t>behaviour</w:t>
      </w:r>
      <w:proofErr w:type="spellEnd"/>
      <w:r w:rsidRPr="000349B2">
        <w:rPr>
          <w:rStyle w:val="Strong"/>
        </w:rPr>
        <w:t xml:space="preserve"> by actors in socio-technical systems</w:t>
      </w:r>
      <w:r w:rsidR="00A07D06">
        <w:rPr>
          <w:rStyle w:val="Strong"/>
        </w:rPr>
        <w:t xml:space="preserve"> is a cross cutting concern, aff</w:t>
      </w:r>
      <w:r w:rsidR="005F71A1">
        <w:rPr>
          <w:rStyle w:val="Strong"/>
        </w:rPr>
        <w:t>ecting many different workflows.</w:t>
      </w:r>
      <w:r w:rsidR="00A07D06">
        <w:rPr>
          <w:rStyle w:val="Strong"/>
        </w:rPr>
        <w:t xml:space="preserve"> </w:t>
      </w:r>
      <w:r w:rsidR="005F71A1">
        <w:rPr>
          <w:rStyle w:val="Strong"/>
        </w:rPr>
        <w:t>The effect of this behavior on workflows</w:t>
      </w:r>
      <w:r w:rsidR="00A07D06">
        <w:rPr>
          <w:rStyle w:val="Strong"/>
        </w:rPr>
        <w:t xml:space="preserve"> can be</w:t>
      </w:r>
      <w:r w:rsidRPr="000349B2">
        <w:rPr>
          <w:rStyle w:val="Strong"/>
        </w:rPr>
        <w:t xml:space="preserve"> </w:t>
      </w:r>
      <w:r w:rsidR="00A07D06">
        <w:rPr>
          <w:rStyle w:val="Strong"/>
        </w:rPr>
        <w:t>simulated through the application of aspect oriented d</w:t>
      </w:r>
      <w:r w:rsidR="00A07D06" w:rsidRPr="000349B2">
        <w:rPr>
          <w:rStyle w:val="Strong"/>
        </w:rPr>
        <w:t xml:space="preserve">ynamic fuzzing </w:t>
      </w:r>
      <w:r w:rsidR="00A07D06">
        <w:rPr>
          <w:rStyle w:val="Strong"/>
        </w:rPr>
        <w:t>to a workflow.</w:t>
      </w:r>
    </w:p>
    <w:p w14:paraId="62B2180D" w14:textId="77777777"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contingent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7FFEA4D2" w:rsidR="004E489C" w:rsidRDefault="004E489C" w:rsidP="004E489C">
      <w:r>
        <w:t xml:space="preserve">The rest of this paper is structured as follows.  Section </w:t>
      </w:r>
      <w:r w:rsidR="00256E9F">
        <w:t>2</w:t>
      </w:r>
      <w:r>
        <w:t xml:space="preserve"> discusses related work, covering existing techniques for </w:t>
      </w:r>
      <w:proofErr w:type="spellStart"/>
      <w:r>
        <w:t>modelling</w:t>
      </w:r>
      <w:proofErr w:type="spellEnd"/>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proofErr w:type="spellStart"/>
      <w:r w:rsidR="00256E9F">
        <w:t>fuzzers</w:t>
      </w:r>
      <w:proofErr w:type="spellEnd"/>
      <w:r w:rsidR="00256E9F">
        <w:t xml:space="preserve"> of workflow descriptions using </w:t>
      </w:r>
      <w:proofErr w:type="spellStart"/>
      <w:r w:rsidR="00256E9F">
        <w:t>PyDySoFu</w:t>
      </w:r>
      <w:proofErr w:type="spellEnd"/>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5E912E8D"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 xml:space="preserve">h as </w:t>
      </w:r>
      <w:proofErr w:type="spellStart"/>
      <w:r w:rsidR="00295D13">
        <w:t>KaOS</w:t>
      </w:r>
      <w:proofErr w:type="spellEnd"/>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30B835B"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w:t>
      </w:r>
      <w:r>
        <w:lastRenderedPageBreak/>
        <w:t xml:space="preserve">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approach is that models can be used for negotiation between project stakeholders, whilst also being used for simulations to predict system </w:t>
      </w:r>
      <w:proofErr w:type="spellStart"/>
      <w:r>
        <w:t>behaviour</w:t>
      </w:r>
      <w:proofErr w:type="spellEnd"/>
      <w:r>
        <w:t>.</w:t>
      </w:r>
    </w:p>
    <w:p w14:paraId="75DA912A" w14:textId="232EFE43"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5A030DC8"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02F81721"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27084105"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w:t>
      </w:r>
      <w:r w:rsidR="007B11C5">
        <w:t>1</w:t>
      </w:r>
      <w:r>
        <w:t xml:space="preserve">, socio-technical </w:t>
      </w:r>
      <w:proofErr w:type="spellStart"/>
      <w:r>
        <w:t>behaviours</w:t>
      </w:r>
      <w:proofErr w:type="spellEnd"/>
      <w:r>
        <w:t xml:space="preserve"> are inherently </w:t>
      </w:r>
      <w:r w:rsidR="007B11C5">
        <w:t>highly coupled with cross cutting concerns</w:t>
      </w:r>
      <w:r>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t xml:space="preserv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t>.</w:t>
      </w:r>
    </w:p>
    <w:p w14:paraId="128C19B4" w14:textId="18B50CA9"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w:t>
      </w:r>
      <w:proofErr w:type="spellStart"/>
      <w:r w:rsidR="00603124">
        <w:t>KaOS</w:t>
      </w:r>
      <w:proofErr w:type="spellEnd"/>
      <w:r w:rsidR="00603124">
        <w:t xml:space="preserve">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proofErr w:type="spellStart"/>
      <w:r w:rsidR="00603124">
        <w:t>modelling</w:t>
      </w:r>
      <w:proofErr w:type="spellEnd"/>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6A8792CE"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proofErr w:type="spellStart"/>
      <w:r>
        <w:t>behaviour</w:t>
      </w:r>
      <w:proofErr w:type="spellEnd"/>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4475BE0C" w:rsidR="00603124" w:rsidRDefault="00603124" w:rsidP="00603124">
      <w:r>
        <w:lastRenderedPageBreak/>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vagueness may be present in a model due to abstraction (i.e. consistent vagueness) and due to 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771BD315"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578B7743"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95F97CA"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w:t>
      </w:r>
      <w:proofErr w:type="spellStart"/>
      <w:r>
        <w:t>MutPy</w:t>
      </w:r>
      <w:proofErr w:type="spellEnd"/>
      <w:r>
        <w:t xml:space="preserve">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w:t>
      </w:r>
      <w:proofErr w:type="spellStart"/>
      <w:r>
        <w:t>PyMuTester</w:t>
      </w:r>
      <w:proofErr w:type="spellEnd"/>
      <w:r>
        <w:t xml:space="preserve">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0A172299" w:rsidR="003A6950" w:rsidRDefault="003A6950" w:rsidP="003A6950">
      <w:r>
        <w:t xml:space="preserve">In this section we introduce our approach to </w:t>
      </w:r>
      <w:proofErr w:type="spellStart"/>
      <w:r>
        <w:t>modelling</w:t>
      </w:r>
      <w:proofErr w:type="spellEnd"/>
      <w:r>
        <w:t xml:space="preserve"> </w:t>
      </w:r>
      <w:proofErr w:type="gramStart"/>
      <w:r>
        <w:t xml:space="preserve">a problem domain </w:t>
      </w:r>
      <w:r w:rsidR="00D074DE">
        <w:t>elements</w:t>
      </w:r>
      <w:proofErr w:type="gramEnd"/>
      <w:r w:rsidR="00D074DE">
        <w:t xml:space="preserve"> </w:t>
      </w:r>
      <w:r>
        <w:t xml:space="preserve">and associated </w:t>
      </w:r>
      <w:proofErr w:type="spellStart"/>
      <w:r>
        <w:t>idealised</w:t>
      </w:r>
      <w:proofErr w:type="spellEnd"/>
      <w:r>
        <w:t xml:space="preserve"> </w:t>
      </w:r>
      <w:r w:rsidRPr="005E7142">
        <w:rPr>
          <w:i/>
        </w:rPr>
        <w:t>workflows</w:t>
      </w:r>
      <w:r>
        <w:t xml:space="preserve"> in socio-technical systems</w:t>
      </w:r>
      <w:r w:rsidR="00754480">
        <w:t xml:space="preserve"> in </w:t>
      </w:r>
      <w:proofErr w:type="spellStart"/>
      <w:r w:rsidR="00754480">
        <w:t>Theatre_Ag</w:t>
      </w:r>
      <w:proofErr w:type="spellEnd"/>
      <w:r>
        <w:t xml:space="preserve">.  </w:t>
      </w:r>
      <w:proofErr w:type="spellStart"/>
      <w:r w:rsidR="00D074DE">
        <w:t>Theatre_Ag</w:t>
      </w:r>
      <w:proofErr w:type="spellEnd"/>
      <w:r w:rsidR="00D074DE">
        <w:t xml:space="preserve"> is an agent oriented simulation framework, implemented in Python.  Terminology for simulations follows a theatrical drama metaphor, with casts of actors performing in episodes which take place in settings and according to directions. </w:t>
      </w:r>
      <w:r>
        <w:t>We have chosen to present the approach through an example case study of team based software development, in which we will explore the efficacy of two development workflows: waterfall and test driven development.</w:t>
      </w:r>
      <w:r w:rsidR="00633620">
        <w:t xml:space="preserve">  Code examples of the case study are provided as examples, but the full source code is also available for inspection in the case stud</w:t>
      </w:r>
      <w:r w:rsidR="00A15C6F">
        <w:t xml:space="preserve">y’s repository on </w:t>
      </w:r>
      <w:proofErr w:type="spellStart"/>
      <w:r w:rsidR="00A15C6F">
        <w:t>GitHub</w:t>
      </w:r>
      <w:proofErr w:type="spellEnd"/>
      <w:r w:rsidR="00A15C6F">
        <w:t xml:space="preserve"> </w:t>
      </w:r>
      <w:r w:rsidR="00A15C6F">
        <w:fldChar w:fldCharType="begin" w:fldLock="1"/>
      </w:r>
      <w:r w:rsidR="00A15C6F">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7E10266B" w:rsidR="003A6950" w:rsidRDefault="00D074DE" w:rsidP="003A6950">
      <w:r>
        <w:t xml:space="preserve">In </w:t>
      </w:r>
      <w:proofErr w:type="spellStart"/>
      <w:r>
        <w:t>Theatre_Ag</w:t>
      </w:r>
      <w:proofErr w:type="spellEnd"/>
      <w:r>
        <w:t xml:space="preserve">,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proofErr w:type="spellStart"/>
      <w:r>
        <w:t>artefacts</w:t>
      </w:r>
      <w:proofErr w:type="spellEnd"/>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43E80A64" w:rsidR="00E544D2" w:rsidRDefault="00E544D2" w:rsidP="00E544D2">
      <w:pPr>
        <w:pStyle w:val="Caption"/>
      </w:pPr>
      <w:r>
        <w:t xml:space="preserve">Figure </w:t>
      </w:r>
      <w:r w:rsidR="0035142C">
        <w:fldChar w:fldCharType="begin"/>
      </w:r>
      <w:r w:rsidR="0035142C">
        <w:instrText xml:space="preserve"> SEQ Figure \* ARABIC </w:instrText>
      </w:r>
      <w:r w:rsidR="0035142C">
        <w:fldChar w:fldCharType="separate"/>
      </w:r>
      <w:r w:rsidR="007D7F29">
        <w:rPr>
          <w:noProof/>
        </w:rPr>
        <w:t>1</w:t>
      </w:r>
      <w:r w:rsidR="0035142C">
        <w:rPr>
          <w:noProof/>
        </w:rPr>
        <w:fldChar w:fldCharType="end"/>
      </w:r>
      <w:r w:rsidRPr="00E544D2">
        <w:t xml:space="preserve"> Domain model for software development case study, showing </w:t>
      </w:r>
      <w:proofErr w:type="spellStart"/>
      <w:r w:rsidRPr="00E544D2">
        <w:t>artefacts</w:t>
      </w:r>
      <w:proofErr w:type="spellEnd"/>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7777777" w:rsidR="00B46580" w:rsidRDefault="0038183C" w:rsidP="00B46580">
      <w:pPr>
        <w:pStyle w:val="ListParagraph"/>
        <w:numPr>
          <w:ilvl w:val="0"/>
          <w:numId w:val="43"/>
        </w:numPr>
      </w:pPr>
      <w:r>
        <w:t xml:space="preserve">Software systems which aggregate all the source </w:t>
      </w:r>
      <w:proofErr w:type="spellStart"/>
      <w:r>
        <w:t>artefacts</w:t>
      </w:r>
      <w:proofErr w:type="spellEnd"/>
      <w:r>
        <w:t xml:space="preserve"> of a software project, including features, chunks, bugs and tests.</w:t>
      </w:r>
      <w:r w:rsidR="00B46580">
        <w:t xml:space="preserve">  Software systems can be operated, which may cause bugs in the system to manifest </w:t>
      </w:r>
      <w:proofErr w:type="gramStart"/>
      <w:r w:rsidR="00B46580">
        <w:t>themselves</w:t>
      </w:r>
      <w:proofErr w:type="gramEnd"/>
      <w:r w:rsidR="00B46580">
        <w:t>, causing a system halt.</w:t>
      </w:r>
    </w:p>
    <w:p w14:paraId="1EA3E3CD" w14:textId="77777777" w:rsidR="0038183C" w:rsidRDefault="0038183C" w:rsidP="0038183C">
      <w:pPr>
        <w:pStyle w:val="ListParagraph"/>
        <w:numPr>
          <w:ilvl w:val="0"/>
          <w:numId w:val="42"/>
        </w:numPr>
      </w:pPr>
      <w:r>
        <w:t>Version control servers and clients for coordinating distributed development of a project.</w:t>
      </w:r>
    </w:p>
    <w:p w14:paraId="2961B245" w14:textId="77777777" w:rsidR="00502036" w:rsidRDefault="00502036" w:rsidP="0038183C"/>
    <w:p w14:paraId="7BE6E8E6" w14:textId="3DEDF612" w:rsidR="0038183C" w:rsidRDefault="00502036" w:rsidP="00502036">
      <w:r>
        <w:t xml:space="preserve">The </w:t>
      </w:r>
      <w:proofErr w:type="spellStart"/>
      <w:r>
        <w:t>behaviours</w:t>
      </w:r>
      <w:proofErr w:type="spellEnd"/>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proofErr w:type="spellStart"/>
      <w:r w:rsidR="0038183C">
        <w:t>behaviours</w:t>
      </w:r>
      <w:proofErr w:type="spellEnd"/>
      <w:r w:rsidR="0038183C">
        <w:t xml:space="preserve"> have side effects which are </w:t>
      </w:r>
      <w:proofErr w:type="spellStart"/>
      <w:r w:rsidR="0038183C">
        <w:t>model</w:t>
      </w:r>
      <w:r>
        <w:t>led</w:t>
      </w:r>
      <w:proofErr w:type="spellEnd"/>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6FA1426D" w:rsidR="004B777B" w:rsidRDefault="0038183C" w:rsidP="00BC4097">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w:t>
      </w:r>
      <w:r w:rsidR="00754480">
        <w:t xml:space="preserve">In </w:t>
      </w:r>
      <w:proofErr w:type="spellStart"/>
      <w:r w:rsidR="00754480">
        <w:t>Theatre_Ag</w:t>
      </w:r>
      <w:proofErr w:type="spellEnd"/>
      <w:r w:rsidR="00754480">
        <w:t>, t</w:t>
      </w:r>
      <w:r w:rsidR="00986FCE">
        <w:t xml:space="preserve">asks are implemented as </w:t>
      </w:r>
      <w:r>
        <w:t>Python methods, with all the tasks associated with the same workflow and operating on th</w:t>
      </w:r>
      <w:r w:rsidR="00986FCE">
        <w:t xml:space="preserve">e same state collected together </w:t>
      </w:r>
      <w:r>
        <w:t>in a single Python class.  For the purposes of the software d</w:t>
      </w:r>
      <w:r w:rsidR="004B777B">
        <w:t>evelopment case study, a change management workflow</w:t>
      </w:r>
      <w:r>
        <w:t xml:space="preserve"> were created for</w:t>
      </w:r>
      <w:r w:rsidR="00986FCE">
        <w:t xml:space="preserve"> </w:t>
      </w:r>
      <w:r>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51B24FA9">
                <wp:extent cx="5913120" cy="3261360"/>
                <wp:effectExtent l="0" t="0" r="11430" b="1524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261360"/>
                        </a:xfrm>
                        <a:prstGeom prst="rect">
                          <a:avLst/>
                        </a:prstGeom>
                        <a:solidFill>
                          <a:srgbClr val="FFFFFF"/>
                        </a:solidFill>
                        <a:ln w="9525">
                          <a:solidFill>
                            <a:srgbClr val="000000"/>
                          </a:solidFill>
                          <a:miter lim="800000"/>
                          <a:headEnd/>
                          <a:tailEnd/>
                        </a:ln>
                      </wps:spPr>
                      <wps:txbx>
                        <w:txbxContent>
                          <w:p w14:paraId="334B0B3E" w14:textId="77777777" w:rsidR="007D7F29" w:rsidRPr="004B777B" w:rsidRDefault="007D7F29"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7D7F29" w:rsidRPr="004B777B" w:rsidRDefault="007D7F29" w:rsidP="007D7F29">
                            <w:pPr>
                              <w:spacing w:after="0"/>
                              <w:rPr>
                                <w:rFonts w:ascii="Consolas" w:hAnsi="Consolas" w:cs="Consolas"/>
                                <w:sz w:val="16"/>
                                <w:szCs w:val="16"/>
                              </w:rPr>
                            </w:pPr>
                          </w:p>
                          <w:p w14:paraId="1C7764BF"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2B60AE48" w14:textId="77777777" w:rsidR="007D7F29" w:rsidRPr="004B777B" w:rsidRDefault="007D7F29" w:rsidP="007D7F29">
                            <w:pPr>
                              <w:spacing w:after="0"/>
                              <w:rPr>
                                <w:rFonts w:ascii="Consolas" w:hAnsi="Consolas" w:cs="Consolas"/>
                                <w:sz w:val="16"/>
                                <w:szCs w:val="16"/>
                              </w:rPr>
                            </w:pPr>
                          </w:p>
                          <w:p w14:paraId="370AD12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7D7F29" w:rsidRPr="004B777B" w:rsidRDefault="007D7F29" w:rsidP="007D7F29">
                            <w:pPr>
                              <w:spacing w:after="0"/>
                              <w:rPr>
                                <w:rFonts w:ascii="Consolas" w:hAnsi="Consolas" w:cs="Consolas"/>
                                <w:sz w:val="16"/>
                                <w:szCs w:val="16"/>
                              </w:rPr>
                            </w:pPr>
                          </w:p>
                          <w:p w14:paraId="7FB2BDA7"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7D7F29" w:rsidRPr="004B777B" w:rsidRDefault="007D7F29" w:rsidP="007D7F29">
                            <w:pPr>
                              <w:spacing w:after="0"/>
                              <w:rPr>
                                <w:rFonts w:ascii="Consolas" w:hAnsi="Consolas" w:cs="Consolas"/>
                                <w:sz w:val="16"/>
                                <w:szCs w:val="16"/>
                              </w:rPr>
                            </w:pPr>
                          </w:p>
                          <w:p w14:paraId="62A67549"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7D7F29" w:rsidRPr="004B777B" w:rsidRDefault="007D7F29" w:rsidP="007D7F29">
                            <w:pPr>
                              <w:spacing w:after="0"/>
                              <w:rPr>
                                <w:rFonts w:ascii="Consolas" w:hAnsi="Consolas" w:cs="Consolas"/>
                                <w:sz w:val="16"/>
                                <w:szCs w:val="16"/>
                              </w:rPr>
                            </w:pPr>
                          </w:p>
                          <w:p w14:paraId="1D07D3C7"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5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">
                <v:textbox>
                  <w:txbxContent>
                    <w:p w14:paraId="334B0B3E" w14:textId="77777777" w:rsidR="007D7F29" w:rsidRPr="004B777B" w:rsidRDefault="007D7F29" w:rsidP="007D7F29">
                      <w:pPr>
                        <w:spacing w:after="0"/>
                        <w:rPr>
                          <w:rFonts w:ascii="Consolas" w:hAnsi="Consolas" w:cs="Consolas"/>
                          <w:sz w:val="16"/>
                          <w:szCs w:val="16"/>
                        </w:rPr>
                      </w:pPr>
                      <w:proofErr w:type="gramStart"/>
                      <w:r w:rsidRPr="004B777B">
                        <w:rPr>
                          <w:rFonts w:ascii="Consolas" w:hAnsi="Consolas" w:cs="Consolas"/>
                          <w:sz w:val="16"/>
                          <w:szCs w:val="16"/>
                        </w:rPr>
                        <w:t>class</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hangeManagement</w:t>
                      </w:r>
                      <w:proofErr w:type="spellEnd"/>
                      <w:r w:rsidRPr="004B777B">
                        <w:rPr>
                          <w:rFonts w:ascii="Consolas" w:hAnsi="Consolas" w:cs="Consolas"/>
                          <w:sz w:val="16"/>
                          <w:szCs w:val="16"/>
                        </w:rPr>
                        <w:t>(object):</w:t>
                      </w:r>
                    </w:p>
                    <w:p w14:paraId="60FB1C3E" w14:textId="77777777" w:rsidR="007D7F29" w:rsidRPr="004B777B" w:rsidRDefault="007D7F29" w:rsidP="007D7F29">
                      <w:pPr>
                        <w:spacing w:after="0"/>
                        <w:rPr>
                          <w:rFonts w:ascii="Consolas" w:hAnsi="Consolas" w:cs="Consolas"/>
                          <w:sz w:val="16"/>
                          <w:szCs w:val="16"/>
                        </w:rPr>
                      </w:pPr>
                    </w:p>
                    <w:p w14:paraId="1C7764BF"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__</w:t>
                      </w:r>
                      <w:proofErr w:type="spellStart"/>
                      <w:r w:rsidRPr="004B777B">
                        <w:rPr>
                          <w:rFonts w:ascii="Consolas" w:hAnsi="Consolas" w:cs="Consolas"/>
                          <w:sz w:val="16"/>
                          <w:szCs w:val="16"/>
                        </w:rPr>
                        <w:t>init</w:t>
                      </w:r>
                      <w:proofErr w:type="spellEnd"/>
                      <w:r w:rsidRPr="004B777B">
                        <w:rPr>
                          <w:rFonts w:ascii="Consolas" w:hAnsi="Consolas" w:cs="Consolas"/>
                          <w:sz w:val="16"/>
                          <w:szCs w:val="16"/>
                        </w:rPr>
                        <w:t xml:space="preserve">__(self, </w:t>
                      </w:r>
                      <w:proofErr w:type="spellStart"/>
                      <w:r w:rsidRPr="004B777B">
                        <w:rPr>
                          <w:rFonts w:ascii="Consolas" w:hAnsi="Consolas" w:cs="Consolas"/>
                          <w:sz w:val="16"/>
                          <w:szCs w:val="16"/>
                        </w:rPr>
                        <w:t>centralised_vcs_server</w:t>
                      </w:r>
                      <w:proofErr w:type="spellEnd"/>
                      <w:r w:rsidRPr="004B777B">
                        <w:rPr>
                          <w:rFonts w:ascii="Consolas" w:hAnsi="Consolas" w:cs="Consolas"/>
                          <w:sz w:val="16"/>
                          <w:szCs w:val="16"/>
                        </w:rPr>
                        <w:t>):</w:t>
                      </w:r>
                    </w:p>
                    <w:p w14:paraId="2B60AE48" w14:textId="77777777" w:rsidR="007D7F29" w:rsidRPr="004B777B" w:rsidRDefault="007D7F29" w:rsidP="007D7F29">
                      <w:pPr>
                        <w:spacing w:after="0"/>
                        <w:rPr>
                          <w:rFonts w:ascii="Consolas" w:hAnsi="Consolas" w:cs="Consolas"/>
                          <w:sz w:val="16"/>
                          <w:szCs w:val="16"/>
                        </w:rPr>
                      </w:pPr>
                    </w:p>
                    <w:p w14:paraId="370AD12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server</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centralised_vcs_server</w:t>
                      </w:r>
                      <w:proofErr w:type="spellEnd"/>
                    </w:p>
                    <w:p w14:paraId="3506AC92"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gramStart"/>
                      <w:r w:rsidRPr="004B777B">
                        <w:rPr>
                          <w:rFonts w:ascii="Consolas" w:hAnsi="Consolas" w:cs="Consolas"/>
                          <w:sz w:val="16"/>
                          <w:szCs w:val="16"/>
                        </w:rPr>
                        <w:t>None</w:t>
                      </w:r>
                      <w:proofErr w:type="gramEnd"/>
                    </w:p>
                    <w:p w14:paraId="5C1729FD" w14:textId="77777777" w:rsidR="007D7F29" w:rsidRPr="004B777B" w:rsidRDefault="007D7F29" w:rsidP="007D7F29">
                      <w:pPr>
                        <w:spacing w:after="0"/>
                        <w:rPr>
                          <w:rFonts w:ascii="Consolas" w:hAnsi="Consolas" w:cs="Consolas"/>
                          <w:sz w:val="16"/>
                          <w:szCs w:val="16"/>
                        </w:rPr>
                      </w:pPr>
                    </w:p>
                    <w:p w14:paraId="7FB2BDA7"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1)</w:t>
                      </w:r>
                    </w:p>
                    <w:p w14:paraId="07229B5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resolve(self, conflict, random):</w:t>
                      </w:r>
                    </w:p>
                    <w:p w14:paraId="55AE3331"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16EECFCC" w14:textId="77777777" w:rsidR="007D7F29" w:rsidRPr="004B777B" w:rsidRDefault="007D7F29" w:rsidP="007D7F29">
                      <w:pPr>
                        <w:spacing w:after="0"/>
                        <w:rPr>
                          <w:rFonts w:ascii="Consolas" w:hAnsi="Consolas" w:cs="Consolas"/>
                          <w:sz w:val="16"/>
                          <w:szCs w:val="16"/>
                        </w:rPr>
                      </w:pPr>
                    </w:p>
                    <w:p w14:paraId="62A67549"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26EE69DB"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ommit_changes</w:t>
                      </w:r>
                      <w:proofErr w:type="spellEnd"/>
                      <w:r w:rsidRPr="004B777B">
                        <w:rPr>
                          <w:rFonts w:ascii="Consolas" w:hAnsi="Consolas" w:cs="Consolas"/>
                          <w:sz w:val="16"/>
                          <w:szCs w:val="16"/>
                        </w:rPr>
                        <w:t>(self, random):</w:t>
                      </w:r>
                    </w:p>
                    <w:p w14:paraId="235FC576"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while</w:t>
                      </w:r>
                      <w:proofErr w:type="gramEnd"/>
                      <w:r w:rsidRPr="004B777B">
                        <w:rPr>
                          <w:rFonts w:ascii="Consolas" w:hAnsi="Consolas" w:cs="Consolas"/>
                          <w:sz w:val="16"/>
                          <w:szCs w:val="16"/>
                        </w:rPr>
                        <w:t xml:space="preserve"> True:</w:t>
                      </w:r>
                    </w:p>
                    <w:p w14:paraId="2C26FD9C"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try</w:t>
                      </w:r>
                      <w:proofErr w:type="gramEnd"/>
                      <w:r w:rsidRPr="004B777B">
                        <w:rPr>
                          <w:rFonts w:ascii="Consolas" w:hAnsi="Consolas" w:cs="Consolas"/>
                          <w:sz w:val="16"/>
                          <w:szCs w:val="16"/>
                        </w:rPr>
                        <w:t>:</w:t>
                      </w:r>
                    </w:p>
                    <w:p w14:paraId="6EDC16EC"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commit</w:t>
                      </w:r>
                      <w:proofErr w:type="spellEnd"/>
                      <w:r w:rsidRPr="004B777B">
                        <w:rPr>
                          <w:rFonts w:ascii="Consolas" w:hAnsi="Consolas" w:cs="Consolas"/>
                          <w:sz w:val="16"/>
                          <w:szCs w:val="16"/>
                        </w:rPr>
                        <w:t>()</w:t>
                      </w:r>
                      <w:proofErr w:type="gramEnd"/>
                    </w:p>
                    <w:p w14:paraId="0C683FFE"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166BA81A"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break</w:t>
                      </w:r>
                      <w:proofErr w:type="gramEnd"/>
                    </w:p>
                    <w:p w14:paraId="3B1CA31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except</w:t>
                      </w:r>
                      <w:proofErr w:type="gramEnd"/>
                      <w:r w:rsidRPr="004B777B">
                        <w:rPr>
                          <w:rFonts w:ascii="Consolas" w:hAnsi="Consolas" w:cs="Consolas"/>
                          <w:sz w:val="16"/>
                          <w:szCs w:val="16"/>
                        </w:rPr>
                        <w:t xml:space="preserve"> </w:t>
                      </w:r>
                      <w:proofErr w:type="spellStart"/>
                      <w:r w:rsidRPr="004B777B">
                        <w:rPr>
                          <w:rFonts w:ascii="Consolas" w:hAnsi="Consolas" w:cs="Consolas"/>
                          <w:sz w:val="16"/>
                          <w:szCs w:val="16"/>
                        </w:rPr>
                        <w:t>CentralisedVCSException</w:t>
                      </w:r>
                      <w:proofErr w:type="spellEnd"/>
                      <w:r w:rsidRPr="004B777B">
                        <w:rPr>
                          <w:rFonts w:ascii="Consolas" w:hAnsi="Consolas" w:cs="Consolas"/>
                          <w:sz w:val="16"/>
                          <w:szCs w:val="16"/>
                        </w:rPr>
                        <w:t>:</w:t>
                      </w:r>
                    </w:p>
                    <w:p w14:paraId="54A9ABA8"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client.update</w:t>
                      </w:r>
                      <w:proofErr w:type="spellEnd"/>
                      <w:r w:rsidRPr="004B777B">
                        <w:rPr>
                          <w:rFonts w:ascii="Consolas" w:hAnsi="Consolas" w:cs="Consolas"/>
                          <w:sz w:val="16"/>
                          <w:szCs w:val="16"/>
                        </w:rPr>
                        <w:t>(</w:t>
                      </w:r>
                      <w:proofErr w:type="gramEnd"/>
                      <w:r w:rsidRPr="004B777B">
                        <w:rPr>
                          <w:rFonts w:ascii="Consolas" w:hAnsi="Consolas" w:cs="Consolas"/>
                          <w:sz w:val="16"/>
                          <w:szCs w:val="16"/>
                        </w:rPr>
                        <w:t>random)</w:t>
                      </w:r>
                    </w:p>
                    <w:p w14:paraId="0C2B2101"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gramStart"/>
                      <w:r w:rsidRPr="004B777B">
                        <w:rPr>
                          <w:rFonts w:ascii="Consolas" w:hAnsi="Consolas" w:cs="Consolas"/>
                          <w:sz w:val="16"/>
                          <w:szCs w:val="16"/>
                        </w:rPr>
                        <w:t>for</w:t>
                      </w:r>
                      <w:proofErr w:type="gramEnd"/>
                      <w:r w:rsidRPr="004B777B">
                        <w:rPr>
                          <w:rFonts w:ascii="Consolas" w:hAnsi="Consolas" w:cs="Consolas"/>
                          <w:sz w:val="16"/>
                          <w:szCs w:val="16"/>
                        </w:rPr>
                        <w:t xml:space="preserve"> conflict in </w:t>
                      </w:r>
                      <w:proofErr w:type="spellStart"/>
                      <w:r w:rsidRPr="004B777B">
                        <w:rPr>
                          <w:rFonts w:ascii="Consolas" w:hAnsi="Consolas" w:cs="Consolas"/>
                          <w:sz w:val="16"/>
                          <w:szCs w:val="16"/>
                        </w:rPr>
                        <w:t>self.centralised_vcs_client.conflicts</w:t>
                      </w:r>
                      <w:proofErr w:type="spellEnd"/>
                      <w:r w:rsidRPr="004B777B">
                        <w:rPr>
                          <w:rFonts w:ascii="Consolas" w:hAnsi="Consolas" w:cs="Consolas"/>
                          <w:sz w:val="16"/>
                          <w:szCs w:val="16"/>
                        </w:rPr>
                        <w:t>:</w:t>
                      </w:r>
                    </w:p>
                    <w:p w14:paraId="6D9DD616"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self.resolve</w:t>
                      </w:r>
                      <w:proofErr w:type="spellEnd"/>
                      <w:r w:rsidRPr="004B777B">
                        <w:rPr>
                          <w:rFonts w:ascii="Consolas" w:hAnsi="Consolas" w:cs="Consolas"/>
                          <w:sz w:val="16"/>
                          <w:szCs w:val="16"/>
                        </w:rPr>
                        <w:t>(</w:t>
                      </w:r>
                      <w:proofErr w:type="gramEnd"/>
                      <w:r w:rsidRPr="004B777B">
                        <w:rPr>
                          <w:rFonts w:ascii="Consolas" w:hAnsi="Consolas" w:cs="Consolas"/>
                          <w:sz w:val="16"/>
                          <w:szCs w:val="16"/>
                        </w:rPr>
                        <w:t>conflict, random)</w:t>
                      </w:r>
                    </w:p>
                    <w:p w14:paraId="5B2B0912" w14:textId="77777777" w:rsidR="007D7F29" w:rsidRPr="004B777B" w:rsidRDefault="007D7F29" w:rsidP="007D7F29">
                      <w:pPr>
                        <w:spacing w:after="0"/>
                        <w:rPr>
                          <w:rFonts w:ascii="Consolas" w:hAnsi="Consolas" w:cs="Consolas"/>
                          <w:sz w:val="16"/>
                          <w:szCs w:val="16"/>
                        </w:rPr>
                      </w:pPr>
                    </w:p>
                    <w:p w14:paraId="1D07D3C7"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default_</w:t>
                      </w:r>
                      <w:proofErr w:type="gramStart"/>
                      <w:r w:rsidRPr="004B777B">
                        <w:rPr>
                          <w:rFonts w:ascii="Consolas" w:hAnsi="Consolas" w:cs="Consolas"/>
                          <w:sz w:val="16"/>
                          <w:szCs w:val="16"/>
                        </w:rPr>
                        <w:t>cost</w:t>
                      </w:r>
                      <w:proofErr w:type="spellEnd"/>
                      <w:r w:rsidRPr="004B777B">
                        <w:rPr>
                          <w:rFonts w:ascii="Consolas" w:hAnsi="Consolas" w:cs="Consolas"/>
                          <w:sz w:val="16"/>
                          <w:szCs w:val="16"/>
                        </w:rPr>
                        <w:t>(</w:t>
                      </w:r>
                      <w:proofErr w:type="gramEnd"/>
                      <w:r w:rsidRPr="004B777B">
                        <w:rPr>
                          <w:rFonts w:ascii="Consolas" w:hAnsi="Consolas" w:cs="Consolas"/>
                          <w:sz w:val="16"/>
                          <w:szCs w:val="16"/>
                        </w:rPr>
                        <w:t>0)</w:t>
                      </w:r>
                    </w:p>
                    <w:p w14:paraId="505443C5"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proofErr w:type="gramStart"/>
                      <w:r w:rsidRPr="004B777B">
                        <w:rPr>
                          <w:rFonts w:ascii="Consolas" w:hAnsi="Consolas" w:cs="Consolas"/>
                          <w:sz w:val="16"/>
                          <w:szCs w:val="16"/>
                        </w:rPr>
                        <w:t>def</w:t>
                      </w:r>
                      <w:proofErr w:type="spellEnd"/>
                      <w:proofErr w:type="gramEnd"/>
                      <w:r w:rsidRPr="004B777B">
                        <w:rPr>
                          <w:rFonts w:ascii="Consolas" w:hAnsi="Consolas" w:cs="Consolas"/>
                          <w:sz w:val="16"/>
                          <w:szCs w:val="16"/>
                        </w:rPr>
                        <w:t xml:space="preserve"> checkout(self):</w:t>
                      </w:r>
                    </w:p>
                    <w:p w14:paraId="4BB8CB89" w14:textId="77777777" w:rsidR="007D7F29" w:rsidRPr="004B777B" w:rsidRDefault="007D7F29" w:rsidP="007D7F29">
                      <w:pPr>
                        <w:spacing w:after="0"/>
                        <w:rPr>
                          <w:rFonts w:ascii="Consolas" w:hAnsi="Consolas" w:cs="Consolas"/>
                          <w:sz w:val="16"/>
                          <w:szCs w:val="16"/>
                        </w:rPr>
                      </w:pPr>
                      <w:r w:rsidRPr="004B777B">
                        <w:rPr>
                          <w:rFonts w:ascii="Consolas" w:hAnsi="Consolas" w:cs="Consolas"/>
                          <w:sz w:val="16"/>
                          <w:szCs w:val="16"/>
                        </w:rPr>
                        <w:t xml:space="preserve">        </w:t>
                      </w:r>
                      <w:proofErr w:type="spellStart"/>
                      <w:r w:rsidRPr="004B777B">
                        <w:rPr>
                          <w:rFonts w:ascii="Consolas" w:hAnsi="Consolas" w:cs="Consolas"/>
                          <w:sz w:val="16"/>
                          <w:szCs w:val="16"/>
                        </w:rPr>
                        <w:t>self.centralised_vcs_client</w:t>
                      </w:r>
                      <w:proofErr w:type="spellEnd"/>
                      <w:r w:rsidRPr="004B777B">
                        <w:rPr>
                          <w:rFonts w:ascii="Consolas" w:hAnsi="Consolas" w:cs="Consolas"/>
                          <w:sz w:val="16"/>
                          <w:szCs w:val="16"/>
                        </w:rPr>
                        <w:t xml:space="preserve"> = </w:t>
                      </w:r>
                      <w:proofErr w:type="spellStart"/>
                      <w:r w:rsidRPr="004B777B">
                        <w:rPr>
                          <w:rFonts w:ascii="Consolas" w:hAnsi="Consolas" w:cs="Consolas"/>
                          <w:sz w:val="16"/>
                          <w:szCs w:val="16"/>
                        </w:rPr>
                        <w:t>self.centralised_vcs_</w:t>
                      </w:r>
                      <w:proofErr w:type="gramStart"/>
                      <w:r w:rsidRPr="004B777B">
                        <w:rPr>
                          <w:rFonts w:ascii="Consolas" w:hAnsi="Consolas" w:cs="Consolas"/>
                          <w:sz w:val="16"/>
                          <w:szCs w:val="16"/>
                        </w:rPr>
                        <w:t>server.checkout</w:t>
                      </w:r>
                      <w:proofErr w:type="spellEnd"/>
                      <w:r w:rsidRPr="004B777B">
                        <w:rPr>
                          <w:rFonts w:ascii="Consolas" w:hAnsi="Consolas" w:cs="Consolas"/>
                          <w:sz w:val="16"/>
                          <w:szCs w:val="16"/>
                        </w:rPr>
                        <w:t>()</w:t>
                      </w:r>
                      <w:proofErr w:type="gramEnd"/>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Pr>
            <w:noProof/>
          </w:rPr>
          <w:t>2</w:t>
        </w:r>
      </w:fldSimple>
      <w:r w:rsidRPr="00E544D2">
        <w:t xml:space="preserve"> Python Code for Change Management Workflow</w:t>
      </w:r>
    </w:p>
    <w:p w14:paraId="6D9AA50C" w14:textId="1B77A520" w:rsidR="005E7142" w:rsidRDefault="005E7142" w:rsidP="00BC4097">
      <w:r>
        <w:t>Further workflows were implemented for</w:t>
      </w:r>
      <w:r w:rsidR="0002070C">
        <w:t xml:space="preserve"> making changes to a software system:</w:t>
      </w:r>
      <w:r>
        <w:t xml:space="preserve"> the</w:t>
      </w:r>
      <w:r w:rsidR="0038183C">
        <w:t xml:space="preserve"> specification </w:t>
      </w:r>
      <w:r w:rsidR="0002070C">
        <w:t>and</w:t>
      </w:r>
      <w:r w:rsidR="00986FCE">
        <w:t xml:space="preserve"> </w:t>
      </w:r>
      <w:r w:rsidR="0038183C">
        <w:t>implementation of features</w:t>
      </w:r>
      <w:r w:rsidR="0002070C">
        <w:t xml:space="preserve"> in the system</w:t>
      </w:r>
      <w:r w:rsidR="0038183C">
        <w:t>; development of</w:t>
      </w:r>
      <w:r w:rsidR="0002070C">
        <w:t xml:space="preserve"> tests to exercise features;</w:t>
      </w:r>
      <w:r w:rsidR="0038183C">
        <w:t xml:space="preserve"> debugging tests that revealed bugs and</w:t>
      </w:r>
      <w:r w:rsidR="00986FCE">
        <w:t xml:space="preserve"> </w:t>
      </w:r>
      <w:r w:rsidR="0038183C">
        <w:t>refactoring of features</w:t>
      </w:r>
      <w:r w:rsidR="0002070C">
        <w:t xml:space="preserve"> to reduce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proofErr w:type="spellStart"/>
      <w:r w:rsidR="00BC4097">
        <w:t>organised</w:t>
      </w:r>
      <w:proofErr w:type="spellEnd"/>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4A56C9E5" w:rsidR="00AE48E7" w:rsidRDefault="00AE48E7" w:rsidP="00BC4097">
      <w:r>
        <w:t>Two furthe</w:t>
      </w:r>
      <w:r w:rsidR="00206416">
        <w:t>r workflows, waterfall and test driven development were implemented to investigate the performance of different</w:t>
      </w:r>
      <w:r w:rsidR="00370ECB">
        <w:t xml:space="preserve"> team based</w:t>
      </w:r>
      <w:r w:rsidR="00206416">
        <w:t xml:space="preserve"> software development strategies when subject to contingent and variable behavior.  The waterfall method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final deployment.  Conversely, test driven development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refactoring.  Advocates of Test Driven Development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9742A9" w:rsidRPr="00624BBE" w:rsidRDefault="007D7F29" w:rsidP="00525611">
                            <w:pPr>
                              <w:spacing w:after="0"/>
                              <w:rPr>
                                <w:rFonts w:ascii="Consolas" w:hAnsi="Consolas" w:cs="Consolas"/>
                                <w:sz w:val="16"/>
                                <w:szCs w:val="16"/>
                              </w:rPr>
                            </w:pPr>
                            <w:r>
                              <w:rPr>
                                <w:rFonts w:ascii="Consolas" w:hAnsi="Consolas" w:cs="Consolas"/>
                                <w:sz w:val="16"/>
                                <w:szCs w:val="16"/>
                              </w:rPr>
                              <w:t xml:space="preserve"> </w:t>
                            </w:r>
                            <w:proofErr w:type="gramStart"/>
                            <w:r w:rsidR="009742A9" w:rsidRPr="00624BBE">
                              <w:rPr>
                                <w:rFonts w:ascii="Consolas" w:hAnsi="Consolas" w:cs="Consolas"/>
                                <w:sz w:val="16"/>
                                <w:szCs w:val="16"/>
                              </w:rPr>
                              <w:t>class</w:t>
                            </w:r>
                            <w:proofErr w:type="gramEnd"/>
                            <w:r w:rsidR="009742A9" w:rsidRPr="00624BBE">
                              <w:rPr>
                                <w:rFonts w:ascii="Consolas" w:hAnsi="Consolas" w:cs="Consolas"/>
                                <w:sz w:val="16"/>
                                <w:szCs w:val="16"/>
                              </w:rPr>
                              <w:t xml:space="preserve"> Implementation(object):</w:t>
                            </w:r>
                          </w:p>
                          <w:p w14:paraId="19E9559F" w14:textId="77777777" w:rsidR="009742A9" w:rsidRPr="00624BBE" w:rsidRDefault="009742A9" w:rsidP="00525611">
                            <w:pPr>
                              <w:spacing w:after="0"/>
                              <w:rPr>
                                <w:rFonts w:ascii="Consolas" w:hAnsi="Consolas" w:cs="Consolas"/>
                                <w:sz w:val="16"/>
                                <w:szCs w:val="16"/>
                              </w:rPr>
                            </w:pPr>
                          </w:p>
                          <w:p w14:paraId="2786859C"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9742A9" w:rsidRPr="00624BBE" w:rsidRDefault="009742A9" w:rsidP="00525611">
                            <w:pPr>
                              <w:spacing w:after="0"/>
                              <w:rPr>
                                <w:rFonts w:ascii="Consolas" w:hAnsi="Consolas" w:cs="Consolas"/>
                                <w:sz w:val="16"/>
                                <w:szCs w:val="16"/>
                              </w:rPr>
                            </w:pPr>
                          </w:p>
                          <w:p w14:paraId="705EBC5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9742A9" w:rsidRPr="00624BBE" w:rsidRDefault="009742A9" w:rsidP="00525611">
                            <w:pPr>
                              <w:spacing w:after="0"/>
                              <w:rPr>
                                <w:rFonts w:ascii="Consolas" w:hAnsi="Consolas" w:cs="Consolas"/>
                                <w:sz w:val="16"/>
                                <w:szCs w:val="16"/>
                              </w:rPr>
                            </w:pPr>
                          </w:p>
                          <w:p w14:paraId="5DD8C89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60947FE7"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3BFBB775" w14:textId="77777777" w:rsidR="009742A9" w:rsidRPr="00624BBE" w:rsidRDefault="009742A9" w:rsidP="00525611">
                            <w:pPr>
                              <w:spacing w:after="0"/>
                              <w:rPr>
                                <w:rFonts w:ascii="Consolas" w:hAnsi="Consolas" w:cs="Consolas"/>
                                <w:sz w:val="16"/>
                                <w:szCs w:val="16"/>
                              </w:rPr>
                            </w:pPr>
                          </w:p>
                          <w:p w14:paraId="42B9C49E"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9742A9" w:rsidRPr="00624BBE" w:rsidRDefault="009742A9" w:rsidP="00525611">
                            <w:pPr>
                              <w:spacing w:after="0"/>
                              <w:rPr>
                                <w:rFonts w:ascii="Consolas" w:hAnsi="Consolas" w:cs="Consolas"/>
                                <w:sz w:val="16"/>
                                <w:szCs w:val="16"/>
                              </w:rPr>
                            </w:pPr>
                          </w:p>
                          <w:p w14:paraId="2810CF0D" w14:textId="77777777" w:rsidR="009742A9"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w:t>
                            </w:r>
                            <w:r>
                              <w:rPr>
                                <w:rFonts w:ascii="Consolas" w:hAnsi="Consolas" w:cs="Consolas"/>
                                <w:sz w:val="16"/>
                                <w:szCs w:val="16"/>
                              </w:rPr>
                              <w:t>\</w:t>
                            </w:r>
                          </w:p>
                          <w:p w14:paraId="27E3EB7C" w14:textId="77777777" w:rsidR="009742A9" w:rsidRDefault="009742A9" w:rsidP="00525611">
                            <w:pPr>
                              <w:spacing w:after="0"/>
                              <w:rPr>
                                <w:rFonts w:ascii="Consolas" w:hAnsi="Consolas" w:cs="Consolas"/>
                                <w:sz w:val="16"/>
                                <w:szCs w:val="16"/>
                              </w:rPr>
                            </w:pPr>
                            <w:r>
                              <w:rPr>
                                <w:rFonts w:ascii="Consolas" w:hAnsi="Consolas" w:cs="Consolas"/>
                                <w:sz w:val="16"/>
                                <w:szCs w:val="16"/>
                              </w:rPr>
                              <w:t xml:space="preserve">            </w:t>
                            </w:r>
                            <w:r w:rsidRPr="00624BBE">
                              <w:rPr>
                                <w:rFonts w:ascii="Consolas" w:hAnsi="Consolas" w:cs="Consolas"/>
                                <w:sz w:val="16"/>
                                <w:szCs w:val="16"/>
                              </w:rPr>
                              <w:t>self.change_management.centralised_vcs_client.working_copy.get_</w:t>
                            </w:r>
                            <w:proofErr w:type="gramStart"/>
                            <w:r w:rsidRPr="00624BBE">
                              <w:rPr>
                                <w:rFonts w:ascii="Consolas" w:hAnsi="Consolas" w:cs="Consolas"/>
                                <w:sz w:val="16"/>
                                <w:szCs w:val="16"/>
                              </w:rPr>
                              <w:t>feature(</w:t>
                            </w:r>
                            <w:proofErr w:type="gramEnd"/>
                          </w:p>
                          <w:p w14:paraId="6DCDABA4" w14:textId="77777777" w:rsidR="009742A9" w:rsidRPr="00624BBE" w:rsidRDefault="009742A9" w:rsidP="00525611">
                            <w:pPr>
                              <w:spacing w:after="0"/>
                              <w:rPr>
                                <w:rFonts w:ascii="Consolas" w:hAnsi="Consolas" w:cs="Consolas"/>
                                <w:sz w:val="16"/>
                                <w:szCs w:val="16"/>
                              </w:rPr>
                            </w:pPr>
                            <w:r>
                              <w:rPr>
                                <w:rFonts w:ascii="Consolas" w:hAnsi="Consolas" w:cs="Consolas"/>
                                <w:sz w:val="16"/>
                                <w:szCs w:val="16"/>
                              </w:rPr>
                              <w:t xml:space="preserve">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w:t>
                            </w:r>
                          </w:p>
                          <w:p w14:paraId="063EAA3E" w14:textId="77777777" w:rsidR="009742A9" w:rsidRPr="00624BBE" w:rsidRDefault="009742A9" w:rsidP="00525611">
                            <w:pPr>
                              <w:spacing w:after="0"/>
                              <w:rPr>
                                <w:rFonts w:ascii="Consolas" w:hAnsi="Consolas" w:cs="Consolas"/>
                                <w:sz w:val="16"/>
                                <w:szCs w:val="16"/>
                              </w:rPr>
                            </w:pPr>
                          </w:p>
                          <w:p w14:paraId="2D15C326"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9742A9" w:rsidRPr="00624BBE" w:rsidRDefault="009742A9" w:rsidP="00525611">
                            <w:pPr>
                              <w:spacing w:after="0"/>
                              <w:rPr>
                                <w:rFonts w:ascii="Consolas" w:hAnsi="Consolas" w:cs="Consolas"/>
                                <w:sz w:val="16"/>
                                <w:szCs w:val="16"/>
                              </w:rPr>
                            </w:pPr>
                          </w:p>
                          <w:p w14:paraId="45B96432"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7445AF13"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305A5D1F" w14:textId="77777777" w:rsidR="009742A9" w:rsidRPr="00624BBE" w:rsidRDefault="009742A9" w:rsidP="00525611">
                            <w:pPr>
                              <w:spacing w:after="0"/>
                              <w:rPr>
                                <w:rFonts w:ascii="Consolas" w:hAnsi="Consolas" w:cs="Consolas"/>
                                <w:sz w:val="16"/>
                                <w:szCs w:val="16"/>
                              </w:rPr>
                            </w:pPr>
                          </w:p>
                          <w:p w14:paraId="15B3336C"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9742A9" w:rsidRPr="00624BBE" w:rsidRDefault="009742A9" w:rsidP="00525611">
                            <w:pPr>
                              <w:spacing w:after="0"/>
                              <w:rPr>
                                <w:rFonts w:ascii="Consolas" w:hAnsi="Consolas" w:cs="Consolas"/>
                                <w:sz w:val="16"/>
                                <w:szCs w:val="16"/>
                              </w:rPr>
                            </w:pPr>
                          </w:p>
                          <w:p w14:paraId="254F3178"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9742A9" w:rsidRPr="00624BBE" w:rsidRDefault="007D7F29" w:rsidP="00525611">
                      <w:pPr>
                        <w:spacing w:after="0"/>
                        <w:rPr>
                          <w:rFonts w:ascii="Consolas" w:hAnsi="Consolas" w:cs="Consolas"/>
                          <w:sz w:val="16"/>
                          <w:szCs w:val="16"/>
                        </w:rPr>
                      </w:pPr>
                      <w:r>
                        <w:rPr>
                          <w:rFonts w:ascii="Consolas" w:hAnsi="Consolas" w:cs="Consolas"/>
                          <w:sz w:val="16"/>
                          <w:szCs w:val="16"/>
                        </w:rPr>
                        <w:t xml:space="preserve"> </w:t>
                      </w:r>
                      <w:proofErr w:type="gramStart"/>
                      <w:r w:rsidR="009742A9" w:rsidRPr="00624BBE">
                        <w:rPr>
                          <w:rFonts w:ascii="Consolas" w:hAnsi="Consolas" w:cs="Consolas"/>
                          <w:sz w:val="16"/>
                          <w:szCs w:val="16"/>
                        </w:rPr>
                        <w:t>class</w:t>
                      </w:r>
                      <w:proofErr w:type="gramEnd"/>
                      <w:r w:rsidR="009742A9" w:rsidRPr="00624BBE">
                        <w:rPr>
                          <w:rFonts w:ascii="Consolas" w:hAnsi="Consolas" w:cs="Consolas"/>
                          <w:sz w:val="16"/>
                          <w:szCs w:val="16"/>
                        </w:rPr>
                        <w:t xml:space="preserve"> Implementation(object):</w:t>
                      </w:r>
                    </w:p>
                    <w:p w14:paraId="19E9559F" w14:textId="77777777" w:rsidR="009742A9" w:rsidRPr="00624BBE" w:rsidRDefault="009742A9" w:rsidP="00525611">
                      <w:pPr>
                        <w:spacing w:after="0"/>
                        <w:rPr>
                          <w:rFonts w:ascii="Consolas" w:hAnsi="Consolas" w:cs="Consolas"/>
                          <w:sz w:val="16"/>
                          <w:szCs w:val="16"/>
                        </w:rPr>
                      </w:pPr>
                    </w:p>
                    <w:p w14:paraId="2786859C"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__</w:t>
                      </w:r>
                      <w:proofErr w:type="spellStart"/>
                      <w:r w:rsidRPr="00624BBE">
                        <w:rPr>
                          <w:rFonts w:ascii="Consolas" w:hAnsi="Consolas" w:cs="Consolas"/>
                          <w:sz w:val="16"/>
                          <w:szCs w:val="16"/>
                        </w:rPr>
                        <w:t>init</w:t>
                      </w:r>
                      <w:proofErr w:type="spellEnd"/>
                      <w:r w:rsidRPr="00624BBE">
                        <w:rPr>
                          <w:rFonts w:ascii="Consolas" w:hAnsi="Consolas" w:cs="Consolas"/>
                          <w:sz w:val="16"/>
                          <w:szCs w:val="16"/>
                        </w:rPr>
                        <w:t xml:space="preserve">__(self, </w:t>
                      </w:r>
                      <w:proofErr w:type="spellStart"/>
                      <w:r w:rsidRPr="00624BBE">
                        <w:rPr>
                          <w:rFonts w:ascii="Consolas" w:hAnsi="Consolas" w:cs="Consolas"/>
                          <w:sz w:val="16"/>
                          <w:szCs w:val="16"/>
                        </w:rPr>
                        <w:t>change_management</w:t>
                      </w:r>
                      <w:proofErr w:type="spellEnd"/>
                      <w:r w:rsidRPr="00624BBE">
                        <w:rPr>
                          <w:rFonts w:ascii="Consolas" w:hAnsi="Consolas" w:cs="Consolas"/>
                          <w:sz w:val="16"/>
                          <w:szCs w:val="16"/>
                        </w:rPr>
                        <w:t>):</w:t>
                      </w:r>
                    </w:p>
                    <w:p w14:paraId="6EC08B22"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w:t>
                      </w:r>
                      <w:proofErr w:type="spellEnd"/>
                      <w:r w:rsidRPr="00624BBE">
                        <w:rPr>
                          <w:rFonts w:ascii="Consolas" w:hAnsi="Consolas" w:cs="Consolas"/>
                          <w:sz w:val="16"/>
                          <w:szCs w:val="16"/>
                        </w:rPr>
                        <w:t xml:space="preserve"> = </w:t>
                      </w:r>
                      <w:proofErr w:type="spellStart"/>
                      <w:r w:rsidRPr="00624BBE">
                        <w:rPr>
                          <w:rFonts w:ascii="Consolas" w:hAnsi="Consolas" w:cs="Consolas"/>
                          <w:sz w:val="16"/>
                          <w:szCs w:val="16"/>
                        </w:rPr>
                        <w:t>change_management</w:t>
                      </w:r>
                      <w:proofErr w:type="spellEnd"/>
                    </w:p>
                    <w:p w14:paraId="6BA692E8" w14:textId="77777777" w:rsidR="009742A9" w:rsidRPr="00624BBE" w:rsidRDefault="009742A9" w:rsidP="00525611">
                      <w:pPr>
                        <w:spacing w:after="0"/>
                        <w:rPr>
                          <w:rFonts w:ascii="Consolas" w:hAnsi="Consolas" w:cs="Consolas"/>
                          <w:sz w:val="16"/>
                          <w:szCs w:val="16"/>
                        </w:rPr>
                      </w:pPr>
                    </w:p>
                    <w:p w14:paraId="705EBC5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r w:rsidRPr="00624BBE">
                        <w:rPr>
                          <w:rFonts w:ascii="Consolas" w:hAnsi="Consolas" w:cs="Consolas"/>
                          <w:sz w:val="16"/>
                          <w:szCs w:val="16"/>
                        </w:rPr>
                        <w:t>1)</w:t>
                      </w:r>
                    </w:p>
                    <w:p w14:paraId="7D6C9C16"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add_chunk</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chunk_logical_name</w:t>
                      </w:r>
                      <w:proofErr w:type="spellEnd"/>
                      <w:r w:rsidRPr="00624BBE">
                        <w:rPr>
                          <w:rFonts w:ascii="Consolas" w:hAnsi="Consolas" w:cs="Consolas"/>
                          <w:sz w:val="16"/>
                          <w:szCs w:val="16"/>
                        </w:rPr>
                        <w:t>, feature, random):</w:t>
                      </w:r>
                    </w:p>
                    <w:p w14:paraId="4AACFEA3"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feature.extend</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chunk_logical_name</w:t>
                      </w:r>
                      <w:proofErr w:type="spellEnd"/>
                      <w:r w:rsidRPr="00624BBE">
                        <w:rPr>
                          <w:rFonts w:ascii="Consolas" w:hAnsi="Consolas" w:cs="Consolas"/>
                          <w:sz w:val="16"/>
                          <w:szCs w:val="16"/>
                        </w:rPr>
                        <w:t>, random)</w:t>
                      </w:r>
                    </w:p>
                    <w:p w14:paraId="69B19CC9" w14:textId="77777777" w:rsidR="009742A9" w:rsidRPr="00624BBE" w:rsidRDefault="009742A9" w:rsidP="00525611">
                      <w:pPr>
                        <w:spacing w:after="0"/>
                        <w:rPr>
                          <w:rFonts w:ascii="Consolas" w:hAnsi="Consolas" w:cs="Consolas"/>
                          <w:sz w:val="16"/>
                          <w:szCs w:val="16"/>
                        </w:rPr>
                      </w:pPr>
                    </w:p>
                    <w:p w14:paraId="5DD8C89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60947FE7"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feature</w:t>
                      </w:r>
                      <w:proofErr w:type="spellEnd"/>
                      <w:r w:rsidRPr="00624BBE">
                        <w:rPr>
                          <w:rFonts w:ascii="Consolas" w:hAnsi="Consolas" w:cs="Consolas"/>
                          <w:sz w:val="16"/>
                          <w:szCs w:val="16"/>
                        </w:rPr>
                        <w:t xml:space="preserve">(self,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 random):</w:t>
                      </w:r>
                    </w:p>
                    <w:p w14:paraId="3BFBB775" w14:textId="77777777" w:rsidR="009742A9" w:rsidRPr="00624BBE" w:rsidRDefault="009742A9" w:rsidP="00525611">
                      <w:pPr>
                        <w:spacing w:after="0"/>
                        <w:rPr>
                          <w:rFonts w:ascii="Consolas" w:hAnsi="Consolas" w:cs="Consolas"/>
                          <w:sz w:val="16"/>
                          <w:szCs w:val="16"/>
                        </w:rPr>
                      </w:pPr>
                    </w:p>
                    <w:p w14:paraId="42B9C49E"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6BB8B551" w14:textId="77777777" w:rsidR="009742A9" w:rsidRPr="00624BBE" w:rsidRDefault="009742A9" w:rsidP="00525611">
                      <w:pPr>
                        <w:spacing w:after="0"/>
                        <w:rPr>
                          <w:rFonts w:ascii="Consolas" w:hAnsi="Consolas" w:cs="Consolas"/>
                          <w:sz w:val="16"/>
                          <w:szCs w:val="16"/>
                        </w:rPr>
                      </w:pPr>
                    </w:p>
                    <w:p w14:paraId="2810CF0D" w14:textId="77777777" w:rsidR="009742A9"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eature</w:t>
                      </w:r>
                      <w:proofErr w:type="gramEnd"/>
                      <w:r w:rsidRPr="00624BBE">
                        <w:rPr>
                          <w:rFonts w:ascii="Consolas" w:hAnsi="Consolas" w:cs="Consolas"/>
                          <w:sz w:val="16"/>
                          <w:szCs w:val="16"/>
                        </w:rPr>
                        <w:t xml:space="preserve"> = </w:t>
                      </w:r>
                      <w:r>
                        <w:rPr>
                          <w:rFonts w:ascii="Consolas" w:hAnsi="Consolas" w:cs="Consolas"/>
                          <w:sz w:val="16"/>
                          <w:szCs w:val="16"/>
                        </w:rPr>
                        <w:t>\</w:t>
                      </w:r>
                    </w:p>
                    <w:p w14:paraId="27E3EB7C" w14:textId="77777777" w:rsidR="009742A9" w:rsidRDefault="009742A9" w:rsidP="00525611">
                      <w:pPr>
                        <w:spacing w:after="0"/>
                        <w:rPr>
                          <w:rFonts w:ascii="Consolas" w:hAnsi="Consolas" w:cs="Consolas"/>
                          <w:sz w:val="16"/>
                          <w:szCs w:val="16"/>
                        </w:rPr>
                      </w:pPr>
                      <w:r>
                        <w:rPr>
                          <w:rFonts w:ascii="Consolas" w:hAnsi="Consolas" w:cs="Consolas"/>
                          <w:sz w:val="16"/>
                          <w:szCs w:val="16"/>
                        </w:rPr>
                        <w:t xml:space="preserve">            </w:t>
                      </w:r>
                      <w:r w:rsidRPr="00624BBE">
                        <w:rPr>
                          <w:rFonts w:ascii="Consolas" w:hAnsi="Consolas" w:cs="Consolas"/>
                          <w:sz w:val="16"/>
                          <w:szCs w:val="16"/>
                        </w:rPr>
                        <w:t>self.change_management.centralised_vcs_client.working_copy.get_</w:t>
                      </w:r>
                      <w:proofErr w:type="gramStart"/>
                      <w:r w:rsidRPr="00624BBE">
                        <w:rPr>
                          <w:rFonts w:ascii="Consolas" w:hAnsi="Consolas" w:cs="Consolas"/>
                          <w:sz w:val="16"/>
                          <w:szCs w:val="16"/>
                        </w:rPr>
                        <w:t>feature(</w:t>
                      </w:r>
                      <w:proofErr w:type="gramEnd"/>
                    </w:p>
                    <w:p w14:paraId="6DCDABA4" w14:textId="77777777" w:rsidR="009742A9" w:rsidRPr="00624BBE" w:rsidRDefault="009742A9" w:rsidP="00525611">
                      <w:pPr>
                        <w:spacing w:after="0"/>
                        <w:rPr>
                          <w:rFonts w:ascii="Consolas" w:hAnsi="Consolas" w:cs="Consolas"/>
                          <w:sz w:val="16"/>
                          <w:szCs w:val="16"/>
                        </w:rPr>
                      </w:pPr>
                      <w:r>
                        <w:rPr>
                          <w:rFonts w:ascii="Consolas" w:hAnsi="Consolas" w:cs="Consolas"/>
                          <w:sz w:val="16"/>
                          <w:szCs w:val="16"/>
                        </w:rPr>
                        <w:t xml:space="preserve">            </w:t>
                      </w:r>
                      <w:proofErr w:type="spellStart"/>
                      <w:r w:rsidRPr="00624BBE">
                        <w:rPr>
                          <w:rFonts w:ascii="Consolas" w:hAnsi="Consolas" w:cs="Consolas"/>
                          <w:sz w:val="16"/>
                          <w:szCs w:val="16"/>
                        </w:rPr>
                        <w:t>logical_name</w:t>
                      </w:r>
                      <w:proofErr w:type="spellEnd"/>
                      <w:r w:rsidRPr="00624BBE">
                        <w:rPr>
                          <w:rFonts w:ascii="Consolas" w:hAnsi="Consolas" w:cs="Consolas"/>
                          <w:sz w:val="16"/>
                          <w:szCs w:val="16"/>
                        </w:rPr>
                        <w:t>)</w:t>
                      </w:r>
                    </w:p>
                    <w:p w14:paraId="063EAA3E" w14:textId="77777777" w:rsidR="009742A9" w:rsidRPr="00624BBE" w:rsidRDefault="009742A9" w:rsidP="00525611">
                      <w:pPr>
                        <w:spacing w:after="0"/>
                        <w:rPr>
                          <w:rFonts w:ascii="Consolas" w:hAnsi="Consolas" w:cs="Consolas"/>
                          <w:sz w:val="16"/>
                          <w:szCs w:val="16"/>
                        </w:rPr>
                      </w:pPr>
                    </w:p>
                    <w:p w14:paraId="2D15C326"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while</w:t>
                      </w:r>
                      <w:proofErr w:type="gramEnd"/>
                      <w:r w:rsidRPr="00624BBE">
                        <w:rPr>
                          <w:rFonts w:ascii="Consolas" w:hAnsi="Consolas" w:cs="Consolas"/>
                          <w:sz w:val="16"/>
                          <w:szCs w:val="16"/>
                        </w:rPr>
                        <w:t xml:space="preserve"> not </w:t>
                      </w:r>
                      <w:proofErr w:type="spellStart"/>
                      <w:r w:rsidRPr="00624BBE">
                        <w:rPr>
                          <w:rFonts w:ascii="Consolas" w:hAnsi="Consolas" w:cs="Consolas"/>
                          <w:sz w:val="16"/>
                          <w:szCs w:val="16"/>
                        </w:rPr>
                        <w:t>feature.is_implemented</w:t>
                      </w:r>
                      <w:proofErr w:type="spellEnd"/>
                      <w:r w:rsidRPr="00624BBE">
                        <w:rPr>
                          <w:rFonts w:ascii="Consolas" w:hAnsi="Consolas" w:cs="Consolas"/>
                          <w:sz w:val="16"/>
                          <w:szCs w:val="16"/>
                        </w:rPr>
                        <w:t>:</w:t>
                      </w:r>
                    </w:p>
                    <w:p w14:paraId="36EC4C3E"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add_</w:t>
                      </w:r>
                      <w:proofErr w:type="gramStart"/>
                      <w:r w:rsidRPr="00624BBE">
                        <w:rPr>
                          <w:rFonts w:ascii="Consolas" w:hAnsi="Consolas" w:cs="Consolas"/>
                          <w:sz w:val="16"/>
                          <w:szCs w:val="16"/>
                        </w:rPr>
                        <w:t>chunk</w:t>
                      </w:r>
                      <w:proofErr w:type="spellEnd"/>
                      <w:r w:rsidRPr="00624BBE">
                        <w:rPr>
                          <w:rFonts w:ascii="Consolas" w:hAnsi="Consolas" w:cs="Consolas"/>
                          <w:sz w:val="16"/>
                          <w:szCs w:val="16"/>
                        </w:rPr>
                        <w:t>(</w:t>
                      </w:r>
                      <w:proofErr w:type="spellStart"/>
                      <w:proofErr w:type="gramEnd"/>
                      <w:r w:rsidRPr="00624BBE">
                        <w:rPr>
                          <w:rFonts w:ascii="Consolas" w:hAnsi="Consolas" w:cs="Consolas"/>
                          <w:sz w:val="16"/>
                          <w:szCs w:val="16"/>
                        </w:rPr>
                        <w:t>len</w:t>
                      </w:r>
                      <w:proofErr w:type="spellEnd"/>
                      <w:r w:rsidRPr="00624BBE">
                        <w:rPr>
                          <w:rFonts w:ascii="Consolas" w:hAnsi="Consolas" w:cs="Consolas"/>
                          <w:sz w:val="16"/>
                          <w:szCs w:val="16"/>
                        </w:rPr>
                        <w:t>(</w:t>
                      </w:r>
                      <w:proofErr w:type="spellStart"/>
                      <w:r w:rsidRPr="00624BBE">
                        <w:rPr>
                          <w:rFonts w:ascii="Consolas" w:hAnsi="Consolas" w:cs="Consolas"/>
                          <w:sz w:val="16"/>
                          <w:szCs w:val="16"/>
                        </w:rPr>
                        <w:t>feature.chunks</w:t>
                      </w:r>
                      <w:proofErr w:type="spellEnd"/>
                      <w:r w:rsidRPr="00624BBE">
                        <w:rPr>
                          <w:rFonts w:ascii="Consolas" w:hAnsi="Consolas" w:cs="Consolas"/>
                          <w:sz w:val="16"/>
                          <w:szCs w:val="16"/>
                        </w:rPr>
                        <w:t>), feature, random)</w:t>
                      </w:r>
                    </w:p>
                    <w:p w14:paraId="2235AC49"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management.commit_</w:t>
                      </w:r>
                      <w:proofErr w:type="gramStart"/>
                      <w:r w:rsidRPr="00624BBE">
                        <w:rPr>
                          <w:rFonts w:ascii="Consolas" w:hAnsi="Consolas" w:cs="Consolas"/>
                          <w:sz w:val="16"/>
                          <w:szCs w:val="16"/>
                        </w:rPr>
                        <w:t>changes</w:t>
                      </w:r>
                      <w:proofErr w:type="spellEnd"/>
                      <w:r w:rsidRPr="00624BBE">
                        <w:rPr>
                          <w:rFonts w:ascii="Consolas" w:hAnsi="Consolas" w:cs="Consolas"/>
                          <w:sz w:val="16"/>
                          <w:szCs w:val="16"/>
                        </w:rPr>
                        <w:t>(</w:t>
                      </w:r>
                      <w:proofErr w:type="gramEnd"/>
                      <w:r w:rsidRPr="00624BBE">
                        <w:rPr>
                          <w:rFonts w:ascii="Consolas" w:hAnsi="Consolas" w:cs="Consolas"/>
                          <w:sz w:val="16"/>
                          <w:szCs w:val="16"/>
                        </w:rPr>
                        <w:t>random)</w:t>
                      </w:r>
                    </w:p>
                    <w:p w14:paraId="001F241F" w14:textId="77777777" w:rsidR="009742A9" w:rsidRPr="00624BBE" w:rsidRDefault="009742A9" w:rsidP="00525611">
                      <w:pPr>
                        <w:spacing w:after="0"/>
                        <w:rPr>
                          <w:rFonts w:ascii="Consolas" w:hAnsi="Consolas" w:cs="Consolas"/>
                          <w:sz w:val="16"/>
                          <w:szCs w:val="16"/>
                        </w:rPr>
                      </w:pPr>
                    </w:p>
                    <w:p w14:paraId="45B96432"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default_</w:t>
                      </w:r>
                      <w:proofErr w:type="gramStart"/>
                      <w:r w:rsidRPr="00624BBE">
                        <w:rPr>
                          <w:rFonts w:ascii="Consolas" w:hAnsi="Consolas" w:cs="Consolas"/>
                          <w:sz w:val="16"/>
                          <w:szCs w:val="16"/>
                        </w:rPr>
                        <w:t>cost</w:t>
                      </w:r>
                      <w:proofErr w:type="spellEnd"/>
                      <w:r w:rsidRPr="00624BBE">
                        <w:rPr>
                          <w:rFonts w:ascii="Consolas" w:hAnsi="Consolas" w:cs="Consolas"/>
                          <w:sz w:val="16"/>
                          <w:szCs w:val="16"/>
                        </w:rPr>
                        <w:t>()</w:t>
                      </w:r>
                      <w:proofErr w:type="gramEnd"/>
                    </w:p>
                    <w:p w14:paraId="7445AF13"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proofErr w:type="gramStart"/>
                      <w:r w:rsidRPr="00624BBE">
                        <w:rPr>
                          <w:rFonts w:ascii="Consolas" w:hAnsi="Consolas" w:cs="Consolas"/>
                          <w:sz w:val="16"/>
                          <w:szCs w:val="16"/>
                        </w:rPr>
                        <w:t>def</w:t>
                      </w:r>
                      <w:proofErr w:type="spellEnd"/>
                      <w:proofErr w:type="gramEnd"/>
                      <w:r w:rsidRPr="00624BBE">
                        <w:rPr>
                          <w:rFonts w:ascii="Consolas" w:hAnsi="Consolas" w:cs="Consolas"/>
                          <w:sz w:val="16"/>
                          <w:szCs w:val="16"/>
                        </w:rPr>
                        <w:t xml:space="preserve"> </w:t>
                      </w:r>
                      <w:proofErr w:type="spellStart"/>
                      <w:r w:rsidRPr="00624BBE">
                        <w:rPr>
                          <w:rFonts w:ascii="Consolas" w:hAnsi="Consolas" w:cs="Consolas"/>
                          <w:sz w:val="16"/>
                          <w:szCs w:val="16"/>
                        </w:rPr>
                        <w:t>implement_system</w:t>
                      </w:r>
                      <w:proofErr w:type="spellEnd"/>
                      <w:r w:rsidRPr="00624BBE">
                        <w:rPr>
                          <w:rFonts w:ascii="Consolas" w:hAnsi="Consolas" w:cs="Consolas"/>
                          <w:sz w:val="16"/>
                          <w:szCs w:val="16"/>
                        </w:rPr>
                        <w:t>(self, random):</w:t>
                      </w:r>
                    </w:p>
                    <w:p w14:paraId="305A5D1F" w14:textId="77777777" w:rsidR="009742A9" w:rsidRPr="00624BBE" w:rsidRDefault="009742A9" w:rsidP="00525611">
                      <w:pPr>
                        <w:spacing w:after="0"/>
                        <w:rPr>
                          <w:rFonts w:ascii="Consolas" w:hAnsi="Consolas" w:cs="Consolas"/>
                          <w:sz w:val="16"/>
                          <w:szCs w:val="16"/>
                        </w:rPr>
                      </w:pPr>
                    </w:p>
                    <w:p w14:paraId="15B3336C"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change_</w:t>
                      </w:r>
                      <w:proofErr w:type="gramStart"/>
                      <w:r w:rsidRPr="00624BBE">
                        <w:rPr>
                          <w:rFonts w:ascii="Consolas" w:hAnsi="Consolas" w:cs="Consolas"/>
                          <w:sz w:val="16"/>
                          <w:szCs w:val="16"/>
                        </w:rPr>
                        <w:t>management.checkout</w:t>
                      </w:r>
                      <w:proofErr w:type="spellEnd"/>
                      <w:r w:rsidRPr="00624BBE">
                        <w:rPr>
                          <w:rFonts w:ascii="Consolas" w:hAnsi="Consolas" w:cs="Consolas"/>
                          <w:sz w:val="16"/>
                          <w:szCs w:val="16"/>
                        </w:rPr>
                        <w:t>()</w:t>
                      </w:r>
                      <w:proofErr w:type="gramEnd"/>
                    </w:p>
                    <w:p w14:paraId="16C882D0" w14:textId="77777777" w:rsidR="009742A9" w:rsidRPr="00624BBE" w:rsidRDefault="009742A9" w:rsidP="00525611">
                      <w:pPr>
                        <w:spacing w:after="0"/>
                        <w:rPr>
                          <w:rFonts w:ascii="Consolas" w:hAnsi="Consolas" w:cs="Consolas"/>
                          <w:sz w:val="16"/>
                          <w:szCs w:val="16"/>
                        </w:rPr>
                      </w:pPr>
                    </w:p>
                    <w:p w14:paraId="254F3178"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gramStart"/>
                      <w:r w:rsidRPr="00624BBE">
                        <w:rPr>
                          <w:rFonts w:ascii="Consolas" w:hAnsi="Consolas" w:cs="Consolas"/>
                          <w:sz w:val="16"/>
                          <w:szCs w:val="16"/>
                        </w:rPr>
                        <w:t>for</w:t>
                      </w:r>
                      <w:proofErr w:type="gramEnd"/>
                      <w:r w:rsidRPr="00624BBE">
                        <w:rPr>
                          <w:rFonts w:ascii="Consolas" w:hAnsi="Consolas" w:cs="Consolas"/>
                          <w:sz w:val="16"/>
                          <w:szCs w:val="16"/>
                        </w:rPr>
                        <w:t xml:space="preserve"> feature in self.change_management.centralised_vcs_client.working_copy.features:</w:t>
                      </w:r>
                    </w:p>
                    <w:p w14:paraId="6A297C24" w14:textId="77777777" w:rsidR="009742A9" w:rsidRPr="00624BBE" w:rsidRDefault="009742A9" w:rsidP="00525611">
                      <w:pPr>
                        <w:spacing w:after="0"/>
                        <w:rPr>
                          <w:rFonts w:ascii="Consolas" w:hAnsi="Consolas" w:cs="Consolas"/>
                          <w:sz w:val="16"/>
                          <w:szCs w:val="16"/>
                        </w:rPr>
                      </w:pPr>
                      <w:r w:rsidRPr="00624BBE">
                        <w:rPr>
                          <w:rFonts w:ascii="Consolas" w:hAnsi="Consolas" w:cs="Consolas"/>
                          <w:sz w:val="16"/>
                          <w:szCs w:val="16"/>
                        </w:rPr>
                        <w:t xml:space="preserve">            </w:t>
                      </w:r>
                      <w:proofErr w:type="spellStart"/>
                      <w:r w:rsidRPr="00624BBE">
                        <w:rPr>
                          <w:rFonts w:ascii="Consolas" w:hAnsi="Consolas" w:cs="Consolas"/>
                          <w:sz w:val="16"/>
                          <w:szCs w:val="16"/>
                        </w:rPr>
                        <w:t>self.implement_</w:t>
                      </w:r>
                      <w:proofErr w:type="gramStart"/>
                      <w:r w:rsidRPr="00624BBE">
                        <w:rPr>
                          <w:rFonts w:ascii="Consolas" w:hAnsi="Consolas" w:cs="Consolas"/>
                          <w:sz w:val="16"/>
                          <w:szCs w:val="16"/>
                        </w:rPr>
                        <w:t>feature</w:t>
                      </w:r>
                      <w:proofErr w:type="spellEnd"/>
                      <w:r w:rsidRPr="00624BBE">
                        <w:rPr>
                          <w:rFonts w:ascii="Consolas" w:hAnsi="Consolas" w:cs="Consolas"/>
                          <w:sz w:val="16"/>
                          <w:szCs w:val="16"/>
                        </w:rPr>
                        <w:t>(</w:t>
                      </w:r>
                      <w:proofErr w:type="gramEnd"/>
                      <w:r w:rsidRPr="00624BBE">
                        <w:rPr>
                          <w:rFonts w:ascii="Consolas" w:hAnsi="Consolas" w:cs="Consolas"/>
                          <w:sz w:val="16"/>
                          <w:szCs w:val="16"/>
                        </w:rPr>
                        <w:t>feature, random)</w:t>
                      </w:r>
                    </w:p>
                  </w:txbxContent>
                </v:textbox>
                <w10:anchorlock/>
              </v:shape>
            </w:pict>
          </mc:Fallback>
        </mc:AlternateContent>
      </w:r>
    </w:p>
    <w:p w14:paraId="45A0B58B" w14:textId="6639CBBD" w:rsidR="007D7F29" w:rsidRDefault="007D7F29" w:rsidP="007D7F29">
      <w:pPr>
        <w:pStyle w:val="Caption"/>
      </w:pPr>
      <w:r>
        <w:t xml:space="preserve">Figure </w:t>
      </w:r>
      <w:r w:rsidR="0035142C">
        <w:fldChar w:fldCharType="begin"/>
      </w:r>
      <w:r w:rsidR="0035142C">
        <w:instrText xml:space="preserve"> SEQ Figure \* ARABIC </w:instrText>
      </w:r>
      <w:r w:rsidR="0035142C">
        <w:fldChar w:fldCharType="separate"/>
      </w:r>
      <w:r>
        <w:rPr>
          <w:noProof/>
        </w:rPr>
        <w:t>3</w:t>
      </w:r>
      <w:r w:rsidR="0035142C">
        <w:rPr>
          <w:noProof/>
        </w:rPr>
        <w:fldChar w:fldCharType="end"/>
      </w:r>
      <w:r w:rsidRPr="007D7F29">
        <w:t xml:space="preserve"> Python code for Implementation </w:t>
      </w:r>
      <w:proofErr w:type="spellStart"/>
      <w:r w:rsidRPr="007D7F29">
        <w:t>Worfkflow</w:t>
      </w:r>
      <w:proofErr w:type="spellEnd"/>
    </w:p>
    <w:p w14:paraId="0C5D1FB1" w14:textId="1D04E7D1" w:rsidR="00754480" w:rsidRDefault="00754480" w:rsidP="00754480">
      <w:pPr>
        <w:pStyle w:val="Heading2"/>
      </w:pPr>
      <w:r>
        <w:t>Simulation</w:t>
      </w:r>
      <w:r w:rsidR="00495D6B">
        <w:t xml:space="preserve"> of work</w:t>
      </w:r>
      <w:r>
        <w:t xml:space="preserve"> in </w:t>
      </w:r>
      <w:proofErr w:type="spellStart"/>
      <w:r>
        <w:t>Theatre</w:t>
      </w:r>
      <w:r w:rsidR="00D074DE">
        <w:t>_Ag</w:t>
      </w:r>
      <w:proofErr w:type="spellEnd"/>
    </w:p>
    <w:p w14:paraId="58E1D505" w14:textId="15D544C5" w:rsidR="001E0191" w:rsidRPr="001E0191" w:rsidRDefault="00CE6FD2" w:rsidP="001E0191">
      <w:proofErr w:type="spellStart"/>
      <w:r>
        <w:t>Theatre_Ag</w:t>
      </w:r>
      <w:proofErr w:type="spellEnd"/>
      <w:r>
        <w:t xml:space="preserve">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proofErr w:type="gramStart"/>
      <w:r w:rsidR="00C712BD">
        <w:t xml:space="preserve">initial </w:t>
      </w:r>
      <w:r w:rsidR="00525611">
        <w:t xml:space="preserve"> </w:t>
      </w:r>
      <w:r w:rsidR="00C712BD">
        <w:t>directions</w:t>
      </w:r>
      <w:proofErr w:type="gramEnd"/>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0CD7A425" w:rsidR="00CA4EA4" w:rsidRDefault="001E0191" w:rsidP="003C58E2">
      <w:r>
        <w:t xml:space="preserve">The </w:t>
      </w:r>
      <w:proofErr w:type="spellStart"/>
      <w:r>
        <w:t>Theatre_Ag</w:t>
      </w:r>
      <w:proofErr w:type="spellEnd"/>
      <w:r>
        <w:t xml:space="preserve"> framework is designed for simulating socio-technical systems, and so provides for both the explicit representation of problem domain time</w:t>
      </w:r>
      <w:r w:rsidR="006F6090">
        <w:t xml:space="preserve"> relative to task </w:t>
      </w:r>
      <w:proofErr w:type="spellStart"/>
      <w:r w:rsidR="006F6090">
        <w:t>exeuction</w:t>
      </w:r>
      <w:proofErr w:type="spellEnd"/>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w:t>
      </w:r>
      <w:proofErr w:type="spellStart"/>
      <w:r w:rsidR="003C58E2" w:rsidRPr="00495D6B">
        <w:rPr>
          <w:rFonts w:ascii="Consolas" w:hAnsi="Consolas" w:cs="Consolas"/>
        </w:rPr>
        <w:t>default_cost</w:t>
      </w:r>
      <w:proofErr w:type="spellEnd"/>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33D48690" w:rsidR="003C58E2" w:rsidRDefault="00CF5665" w:rsidP="001E0191">
      <w:r>
        <w:t>In the case study, episodes were configured</w:t>
      </w:r>
      <w:r w:rsidR="00CA4EA4">
        <w:t xml:space="preserve"> by representing the team of software developers as the cast of actors in the episode.  Episodes were developed </w:t>
      </w:r>
      <w:r>
        <w:t>for both types of software development strategy</w:t>
      </w:r>
      <w:r w:rsidR="00CA4EA4">
        <w:t xml:space="preserve"> to be evaluated</w:t>
      </w:r>
      <w:r>
        <w:t>.  For the waterfall approach, the initial direction specified an actor in the cast with the role of project manager.  Thi</w:t>
      </w:r>
      <w:r w:rsidR="003E7066">
        <w:t>s actor i</w:t>
      </w:r>
      <w:r>
        <w:t xml:space="preserve">s directed to allocate </w:t>
      </w:r>
      <w:r w:rsidR="003E7066">
        <w:t xml:space="preserve">tasks for each stage of the </w:t>
      </w:r>
      <w:r w:rsidR="0023261D">
        <w:t xml:space="preserve">software development </w:t>
      </w:r>
      <w:r w:rsidR="0023261D">
        <w:lastRenderedPageBreak/>
        <w:t>process (specification, implementation, testing, debugging, refactoring)</w:t>
      </w:r>
      <w:r w:rsidR="003E7066">
        <w:t xml:space="preserve"> to other actors in the</w:t>
      </w:r>
      <w:r>
        <w:t xml:space="preserve"> </w:t>
      </w:r>
      <w:r w:rsidR="00CA4EA4">
        <w:t>team and waits for all tasks in each stage of the development process to be complete before proceeding.  For the test driven development approach, all members of the software development were</w:t>
      </w:r>
      <w:r w:rsidR="003E7066">
        <w:t xml:space="preserve"> directed to draw </w:t>
      </w:r>
      <w:r w:rsidR="0023261D">
        <w:t>features to be implemented from the project backlog and implement them following a test first strategy.</w:t>
      </w:r>
      <w:r w:rsidR="00FA0828">
        <w:t xml:space="preserve"> </w:t>
      </w:r>
    </w:p>
    <w:p w14:paraId="2AD0423F" w14:textId="6E7EAAEB" w:rsidR="001E0191" w:rsidRDefault="00256E9F" w:rsidP="00FA0828">
      <w:pPr>
        <w:pStyle w:val="Heading1"/>
      </w:pPr>
      <w:r>
        <w:t xml:space="preserve">4 </w:t>
      </w:r>
      <w:r w:rsidR="00FA0828">
        <w:t xml:space="preserve">Introducing Variability into Workflows using Fuzzing </w:t>
      </w:r>
    </w:p>
    <w:p w14:paraId="2D035520" w14:textId="4C9B94AF" w:rsidR="006F6090" w:rsidRDefault="009A51AC" w:rsidP="006F6090">
      <w:r>
        <w:t xml:space="preserve">The </w:t>
      </w:r>
      <w:proofErr w:type="spellStart"/>
      <w:r>
        <w:t>Theatre_Ag</w:t>
      </w:r>
      <w:proofErr w:type="spellEnd"/>
      <w:r>
        <w:t xml:space="preserve">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t>of variability and contingency, such as</w:t>
      </w:r>
      <w:r w:rsidR="00A07D06">
        <w:t xml:space="preserve"> distraction, misjudgments, exhaustion and confusion by human operators are common across many different workfl</w:t>
      </w:r>
      <w:r w:rsidR="00525611">
        <w:t xml:space="preserve">ows.  In this section, we describe our approach to modeling </w:t>
      </w:r>
      <w:proofErr w:type="gramStart"/>
      <w:r w:rsidR="00525611">
        <w:t>this phenomena</w:t>
      </w:r>
      <w:proofErr w:type="gramEnd"/>
      <w:r w:rsidR="00525611">
        <w:t xml:space="preserve"> using aspect oriented dynamic fuzzing of task descriptions implemented as Python methods.</w:t>
      </w:r>
      <w:r w:rsidR="00E546D0">
        <w:t xml:space="preserve">  To achieve this, we define a socio-technical </w:t>
      </w:r>
      <w:proofErr w:type="spellStart"/>
      <w:r w:rsidR="00E546D0">
        <w:t>fuzzer</w:t>
      </w:r>
      <w:proofErr w:type="spellEnd"/>
      <w:r w:rsidR="00E546D0">
        <w:t xml:space="preserve"> on top of our implementation of a dynamic fuzzing library for Python, </w:t>
      </w:r>
      <w:proofErr w:type="spellStart"/>
      <w:r w:rsidR="00E546D0">
        <w:t>PyDySoFu</w:t>
      </w:r>
      <w:proofErr w:type="spellEnd"/>
      <w:r w:rsidR="00E546D0">
        <w:t>.</w:t>
      </w:r>
    </w:p>
    <w:p w14:paraId="581339D3" w14:textId="1E755FC8" w:rsidR="00525611" w:rsidRDefault="00525611" w:rsidP="00525611">
      <w:pPr>
        <w:pStyle w:val="Heading2"/>
      </w:pPr>
      <w:proofErr w:type="spellStart"/>
      <w:r>
        <w:t>PyDySoFu</w:t>
      </w:r>
      <w:proofErr w:type="spellEnd"/>
      <w:r>
        <w:t xml:space="preserve"> Fuzzing Library</w:t>
      </w:r>
    </w:p>
    <w:p w14:paraId="0B5BCB13" w14:textId="6EDC2221" w:rsidR="00DB5070" w:rsidRDefault="00962AD6" w:rsidP="00525611">
      <w:proofErr w:type="spellStart"/>
      <w:r>
        <w:t>PyDySoFu</w:t>
      </w:r>
      <w:proofErr w:type="spellEnd"/>
      <w:r>
        <w:t xml:space="preserve"> intercepts the execution of methods in fuzzed classes.  </w:t>
      </w:r>
      <w:r w:rsidR="00DB5070">
        <w:t xml:space="preserve">Each time </w:t>
      </w:r>
      <w:r>
        <w:t xml:space="preserve">a method that can be fuzzed is executed, </w:t>
      </w:r>
      <w:proofErr w:type="spellStart"/>
      <w:r>
        <w:t>PyDySoFu</w:t>
      </w:r>
      <w:proofErr w:type="spellEnd"/>
      <w:r>
        <w:t xml:space="preserve"> </w:t>
      </w:r>
      <w:proofErr w:type="gramStart"/>
      <w:r>
        <w:t>pauses</w:t>
      </w:r>
      <w:proofErr w:type="gramEnd"/>
      <w:r>
        <w:t xml:space="preserve"> execution and searches a user provided dictionary of advice for a suitable </w:t>
      </w:r>
      <w:proofErr w:type="spellStart"/>
      <w:r>
        <w:t>fuzzer</w:t>
      </w:r>
      <w:proofErr w:type="spellEnd"/>
      <w:r>
        <w:t xml:space="preserve">, using the method itself as the dictionary key.  A </w:t>
      </w:r>
      <w:proofErr w:type="spellStart"/>
      <w:r>
        <w:t>fuzzer</w:t>
      </w:r>
      <w:proofErr w:type="spellEnd"/>
      <w:r>
        <w:t xml:space="preserve"> is a function that accepts the context (self) of a method invocation and the abstract syntax tree of the body of the method to be executed.   The </w:t>
      </w:r>
      <w:proofErr w:type="spellStart"/>
      <w:r>
        <w:t>fuzzer</w:t>
      </w:r>
      <w:proofErr w:type="spellEnd"/>
      <w:r>
        <w:t xml:space="preserve"> may access and/or alter the context if desired and return an altered method body.</w:t>
      </w:r>
      <w:r w:rsidR="00643BEA">
        <w:t xml:space="preserve">  If the </w:t>
      </w:r>
      <w:proofErr w:type="spellStart"/>
      <w:r w:rsidR="00643BEA">
        <w:t>fuzzer</w:t>
      </w:r>
      <w:proofErr w:type="spellEnd"/>
      <w:r w:rsidR="00643BEA">
        <w:t xml:space="preserve"> is found, </w:t>
      </w:r>
      <w:proofErr w:type="spellStart"/>
      <w:r w:rsidR="00643BEA">
        <w:t>PyDySoFu</w:t>
      </w:r>
      <w:proofErr w:type="spellEnd"/>
      <w:r w:rsidR="00643BEA">
        <w:t xml:space="preserve"> constructs the abstract syntax tree for the method body and passes this and the method context to the </w:t>
      </w:r>
      <w:proofErr w:type="spellStart"/>
      <w:r w:rsidR="00643BEA">
        <w:t>fuzzer</w:t>
      </w:r>
      <w:proofErr w:type="spellEnd"/>
      <w:r w:rsidR="00643BEA">
        <w:t xml:space="preserve"> to obtain the fuzzed method body. </w:t>
      </w:r>
      <w:r w:rsidR="00DB5070">
        <w:t xml:space="preserve">  </w:t>
      </w:r>
      <w:proofErr w:type="spellStart"/>
      <w:r w:rsidR="00DB5070">
        <w:t>PyDySoFu</w:t>
      </w:r>
      <w:proofErr w:type="spellEnd"/>
      <w:r w:rsidR="00DB5070">
        <w:t xml:space="preserve"> then recompiles the code object for the method</w:t>
      </w:r>
      <w:r w:rsidR="00A64544">
        <w:t xml:space="preserve"> from the fuzzed AST</w:t>
      </w:r>
      <w:r w:rsidR="00DB5070">
        <w:t xml:space="preserve"> and resumes execution. </w:t>
      </w:r>
    </w:p>
    <w:p w14:paraId="4F7575CA" w14:textId="268A7391" w:rsidR="00525611" w:rsidRDefault="00E546D0" w:rsidP="00525611">
      <w:r>
        <w:fldChar w:fldCharType="begin"/>
      </w:r>
      <w:r>
        <w:instrText xml:space="preserve"> REF _Ref481592303 \h </w:instrText>
      </w:r>
      <w:r>
        <w:fldChar w:fldCharType="separate"/>
      </w:r>
      <w:r>
        <w:t xml:space="preserve">Figure </w:t>
      </w:r>
      <w:r>
        <w:rPr>
          <w:noProof/>
        </w:rPr>
        <w:t>4</w:t>
      </w:r>
      <w:r>
        <w:fldChar w:fldCharType="end"/>
      </w:r>
      <w:r w:rsidR="00525611">
        <w:t xml:space="preserve"> illustrate the user interface for the </w:t>
      </w:r>
      <w:proofErr w:type="spellStart"/>
      <w:r w:rsidR="00525611">
        <w:t>PyDySoFu</w:t>
      </w:r>
      <w:proofErr w:type="spellEnd"/>
      <w:r w:rsidR="00525611">
        <w:t xml:space="preserve"> library.</w:t>
      </w:r>
      <w:r w:rsidR="00DB5070">
        <w:t xml:space="preserve">  In the first step</w:t>
      </w:r>
      <w:r w:rsidR="00E544D2">
        <w:t>,</w:t>
      </w:r>
      <w:r w:rsidR="00DB5070">
        <w:t xml:space="preserve"> </w:t>
      </w:r>
      <w:r w:rsidR="00A64544">
        <w:t xml:space="preserve">an advice dictionary is defined which maps the </w:t>
      </w:r>
      <w:proofErr w:type="spellStart"/>
      <w:r w:rsidR="00A64544">
        <w:t>fu</w:t>
      </w:r>
      <w:r w:rsidR="00E544D2">
        <w:t>zzer</w:t>
      </w:r>
      <w:proofErr w:type="spellEnd"/>
      <w:r w:rsidR="00E544D2">
        <w:t xml:space="preserve"> to the specific method. In the second step,</w:t>
      </w:r>
      <w:r w:rsidR="00A64544">
        <w:t xml:space="preserve"> the advice is applied to the class.  </w:t>
      </w:r>
      <w:r w:rsidR="00857E52">
        <w:t xml:space="preserve">Notice that the application of fuzzing is aspect oriented: the implementation of the fuzzed class is oblivious of the application of the </w:t>
      </w:r>
      <w:proofErr w:type="spellStart"/>
      <w:r w:rsidR="00857E52">
        <w:t>fuzzer</w:t>
      </w:r>
      <w:proofErr w:type="spellEnd"/>
      <w:r w:rsidR="00857E52">
        <w:t xml:space="preserve">.  This approach allows a variety of </w:t>
      </w:r>
      <w:proofErr w:type="spellStart"/>
      <w:r w:rsidR="00857E52">
        <w:t>fuzzers</w:t>
      </w:r>
      <w:proofErr w:type="spellEnd"/>
      <w:r w:rsidR="00857E52">
        <w:t xml:space="preserve"> to be experimented with for the same target, and also for the </w:t>
      </w:r>
      <w:proofErr w:type="spellStart"/>
      <w:r w:rsidR="00857E52">
        <w:t>fuzzer</w:t>
      </w:r>
      <w:proofErr w:type="spellEnd"/>
      <w:r w:rsidR="00857E52">
        <w:t xml:space="preserve"> to be applied across any number of targets.</w:t>
      </w:r>
    </w:p>
    <w:p w14:paraId="7F334199" w14:textId="77777777" w:rsidR="007D7F29" w:rsidRDefault="007D7F29" w:rsidP="007D7F29">
      <w:pPr>
        <w:keepNext/>
      </w:pPr>
      <w:r>
        <w:rPr>
          <w:noProof/>
          <w:lang w:val="en-GB" w:eastAsia="en-GB"/>
        </w:rPr>
        <mc:AlternateContent>
          <mc:Choice Requires="wps">
            <w:drawing>
              <wp:inline distT="0" distB="0" distL="0" distR="0" wp14:anchorId="0064E0FF" wp14:editId="391849AA">
                <wp:extent cx="5935980" cy="338455"/>
                <wp:effectExtent l="0" t="0" r="26670" b="2349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38455"/>
                        </a:xfrm>
                        <a:prstGeom prst="rect">
                          <a:avLst/>
                        </a:prstGeom>
                        <a:solidFill>
                          <a:srgbClr val="FFFFFF"/>
                        </a:solidFill>
                        <a:ln w="9525">
                          <a:solidFill>
                            <a:srgbClr val="000000"/>
                          </a:solidFill>
                          <a:miter lim="800000"/>
                          <a:headEnd/>
                          <a:tailEnd/>
                        </a:ln>
                      </wps:spPr>
                      <wps:txbx>
                        <w:txbxContent>
                          <w:p w14:paraId="16C2C1B3" w14:textId="77777777" w:rsidR="007D7F29" w:rsidRPr="00041D7B" w:rsidRDefault="007D7F29" w:rsidP="007D7F29">
                            <w:pPr>
                              <w:spacing w:after="0"/>
                              <w:jc w:val="left"/>
                              <w:rPr>
                                <w:rFonts w:ascii="Consolas" w:hAnsi="Consolas" w:cs="Consolas"/>
                                <w:sz w:val="16"/>
                                <w:szCs w:val="16"/>
                              </w:rPr>
                            </w:pPr>
                            <w:proofErr w:type="gramStart"/>
                            <w:r>
                              <w:rPr>
                                <w:rFonts w:ascii="Consolas" w:hAnsi="Consolas" w:cs="Consolas"/>
                                <w:sz w:val="16"/>
                                <w:szCs w:val="16"/>
                              </w:rPr>
                              <w:t>advice</w:t>
                            </w:r>
                            <w:proofErr w:type="gramEnd"/>
                            <w:r>
                              <w:rPr>
                                <w:rFonts w:ascii="Consolas" w:hAnsi="Consolas" w:cs="Consolas"/>
                                <w:sz w:val="16"/>
                                <w:szCs w:val="16"/>
                              </w:rPr>
                              <w:t xml:space="preserve"> = {</w:t>
                            </w:r>
                            <w:proofErr w:type="spellStart"/>
                            <w:r>
                              <w:rPr>
                                <w:rFonts w:ascii="Consolas" w:hAnsi="Consolas" w:cs="Consolas"/>
                                <w:sz w:val="16"/>
                                <w:szCs w:val="16"/>
                              </w:rPr>
                              <w:t>Implementation.implement_feature</w:t>
                            </w:r>
                            <w:proofErr w:type="spellEnd"/>
                            <w:r w:rsidRPr="00041D7B">
                              <w:rPr>
                                <w:rFonts w:ascii="Consolas" w:hAnsi="Consolas" w:cs="Consolas"/>
                                <w:sz w:val="16"/>
                                <w:szCs w:val="16"/>
                              </w:rPr>
                              <w:t xml:space="preserve">: </w:t>
                            </w:r>
                            <w:proofErr w:type="spellStart"/>
                            <w:r>
                              <w:rPr>
                                <w:rFonts w:ascii="Consolas" w:hAnsi="Consolas" w:cs="Consolas"/>
                                <w:sz w:val="16"/>
                                <w:szCs w:val="16"/>
                              </w:rPr>
                              <w:t>remove_last_step</w:t>
                            </w:r>
                            <w:proofErr w:type="spellEnd"/>
                            <w:r w:rsidRPr="00041D7B">
                              <w:rPr>
                                <w:rFonts w:ascii="Consolas" w:hAnsi="Consolas" w:cs="Consolas"/>
                                <w:sz w:val="16"/>
                                <w:szCs w:val="16"/>
                              </w:rPr>
                              <w:t>}</w:t>
                            </w:r>
                          </w:p>
                          <w:p w14:paraId="488DB3B0" w14:textId="77777777" w:rsidR="007D7F29" w:rsidRPr="00041D7B" w:rsidRDefault="007D7F29" w:rsidP="007D7F29">
                            <w:pPr>
                              <w:spacing w:after="0"/>
                              <w:jc w:val="left"/>
                              <w:rPr>
                                <w:rFonts w:ascii="Consolas" w:hAnsi="Consolas" w:cs="Consolas"/>
                                <w:sz w:val="16"/>
                                <w:szCs w:val="16"/>
                              </w:rPr>
                            </w:pPr>
                            <w:proofErr w:type="spellStart"/>
                            <w:r w:rsidRPr="00041D7B">
                              <w:rPr>
                                <w:rFonts w:ascii="Consolas" w:hAnsi="Consolas" w:cs="Consolas"/>
                                <w:sz w:val="16"/>
                                <w:szCs w:val="16"/>
                              </w:rPr>
                              <w:t>Pydysofu.fuzz_</w:t>
                            </w:r>
                            <w:proofErr w:type="gramStart"/>
                            <w:r w:rsidRPr="00041D7B">
                              <w:rPr>
                                <w:rFonts w:ascii="Consolas" w:hAnsi="Consolas" w:cs="Consolas"/>
                                <w:sz w:val="16"/>
                                <w:szCs w:val="16"/>
                              </w:rPr>
                              <w:t>clazz</w:t>
                            </w:r>
                            <w:proofErr w:type="spellEnd"/>
                            <w:r w:rsidRPr="00041D7B">
                              <w:rPr>
                                <w:rFonts w:ascii="Consolas" w:hAnsi="Consolas" w:cs="Consolas"/>
                                <w:sz w:val="16"/>
                                <w:szCs w:val="16"/>
                              </w:rPr>
                              <w:t>(</w:t>
                            </w:r>
                            <w:proofErr w:type="gramEnd"/>
                            <w:r>
                              <w:rPr>
                                <w:rFonts w:ascii="Consolas" w:hAnsi="Consolas" w:cs="Consolas"/>
                                <w:sz w:val="16"/>
                                <w:szCs w:val="16"/>
                              </w:rPr>
                              <w:t>Implementation, advice)</w:t>
                            </w:r>
                          </w:p>
                        </w:txbxContent>
                      </wps:txbx>
                      <wps:bodyPr rot="0" vert="horz" wrap="square" lIns="91440" tIns="45720" rIns="91440" bIns="45720" anchor="t" anchorCtr="0">
                        <a:spAutoFit/>
                      </wps:bodyPr>
                    </wps:wsp>
                  </a:graphicData>
                </a:graphic>
              </wp:inline>
            </w:drawing>
          </mc:Choice>
          <mc:Fallback>
            <w:pict>
              <v:shape id="_x0000_s1028" type="#_x0000_t202" style="width:467.4pt;height:2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">
                <v:textbox style="mso-fit-shape-to-text:t">
                  <w:txbxContent>
                    <w:p w14:paraId="16C2C1B3" w14:textId="77777777" w:rsidR="007D7F29" w:rsidRPr="00041D7B" w:rsidRDefault="007D7F29" w:rsidP="007D7F29">
                      <w:pPr>
                        <w:spacing w:after="0"/>
                        <w:jc w:val="left"/>
                        <w:rPr>
                          <w:rFonts w:ascii="Consolas" w:hAnsi="Consolas" w:cs="Consolas"/>
                          <w:sz w:val="16"/>
                          <w:szCs w:val="16"/>
                        </w:rPr>
                      </w:pPr>
                      <w:proofErr w:type="gramStart"/>
                      <w:r>
                        <w:rPr>
                          <w:rFonts w:ascii="Consolas" w:hAnsi="Consolas" w:cs="Consolas"/>
                          <w:sz w:val="16"/>
                          <w:szCs w:val="16"/>
                        </w:rPr>
                        <w:t>advice</w:t>
                      </w:r>
                      <w:proofErr w:type="gramEnd"/>
                      <w:r>
                        <w:rPr>
                          <w:rFonts w:ascii="Consolas" w:hAnsi="Consolas" w:cs="Consolas"/>
                          <w:sz w:val="16"/>
                          <w:szCs w:val="16"/>
                        </w:rPr>
                        <w:t xml:space="preserve"> = {</w:t>
                      </w:r>
                      <w:proofErr w:type="spellStart"/>
                      <w:r>
                        <w:rPr>
                          <w:rFonts w:ascii="Consolas" w:hAnsi="Consolas" w:cs="Consolas"/>
                          <w:sz w:val="16"/>
                          <w:szCs w:val="16"/>
                        </w:rPr>
                        <w:t>Implementation.implement_feature</w:t>
                      </w:r>
                      <w:proofErr w:type="spellEnd"/>
                      <w:r w:rsidRPr="00041D7B">
                        <w:rPr>
                          <w:rFonts w:ascii="Consolas" w:hAnsi="Consolas" w:cs="Consolas"/>
                          <w:sz w:val="16"/>
                          <w:szCs w:val="16"/>
                        </w:rPr>
                        <w:t xml:space="preserve">: </w:t>
                      </w:r>
                      <w:proofErr w:type="spellStart"/>
                      <w:r>
                        <w:rPr>
                          <w:rFonts w:ascii="Consolas" w:hAnsi="Consolas" w:cs="Consolas"/>
                          <w:sz w:val="16"/>
                          <w:szCs w:val="16"/>
                        </w:rPr>
                        <w:t>remove_last_step</w:t>
                      </w:r>
                      <w:proofErr w:type="spellEnd"/>
                      <w:r w:rsidRPr="00041D7B">
                        <w:rPr>
                          <w:rFonts w:ascii="Consolas" w:hAnsi="Consolas" w:cs="Consolas"/>
                          <w:sz w:val="16"/>
                          <w:szCs w:val="16"/>
                        </w:rPr>
                        <w:t>}</w:t>
                      </w:r>
                    </w:p>
                    <w:p w14:paraId="488DB3B0" w14:textId="77777777" w:rsidR="007D7F29" w:rsidRPr="00041D7B" w:rsidRDefault="007D7F29" w:rsidP="007D7F29">
                      <w:pPr>
                        <w:spacing w:after="0"/>
                        <w:jc w:val="left"/>
                        <w:rPr>
                          <w:rFonts w:ascii="Consolas" w:hAnsi="Consolas" w:cs="Consolas"/>
                          <w:sz w:val="16"/>
                          <w:szCs w:val="16"/>
                        </w:rPr>
                      </w:pPr>
                      <w:proofErr w:type="spellStart"/>
                      <w:r w:rsidRPr="00041D7B">
                        <w:rPr>
                          <w:rFonts w:ascii="Consolas" w:hAnsi="Consolas" w:cs="Consolas"/>
                          <w:sz w:val="16"/>
                          <w:szCs w:val="16"/>
                        </w:rPr>
                        <w:t>Pydysofu.fuzz_</w:t>
                      </w:r>
                      <w:proofErr w:type="gramStart"/>
                      <w:r w:rsidRPr="00041D7B">
                        <w:rPr>
                          <w:rFonts w:ascii="Consolas" w:hAnsi="Consolas" w:cs="Consolas"/>
                          <w:sz w:val="16"/>
                          <w:szCs w:val="16"/>
                        </w:rPr>
                        <w:t>clazz</w:t>
                      </w:r>
                      <w:proofErr w:type="spellEnd"/>
                      <w:r w:rsidRPr="00041D7B">
                        <w:rPr>
                          <w:rFonts w:ascii="Consolas" w:hAnsi="Consolas" w:cs="Consolas"/>
                          <w:sz w:val="16"/>
                          <w:szCs w:val="16"/>
                        </w:rPr>
                        <w:t>(</w:t>
                      </w:r>
                      <w:proofErr w:type="gramEnd"/>
                      <w:r>
                        <w:rPr>
                          <w:rFonts w:ascii="Consolas" w:hAnsi="Consolas" w:cs="Consolas"/>
                          <w:sz w:val="16"/>
                          <w:szCs w:val="16"/>
                        </w:rPr>
                        <w:t>Implementation, advice)</w:t>
                      </w:r>
                    </w:p>
                  </w:txbxContent>
                </v:textbox>
                <w10:anchorlock/>
              </v:shape>
            </w:pict>
          </mc:Fallback>
        </mc:AlternateContent>
      </w:r>
    </w:p>
    <w:p w14:paraId="6C8DCB72" w14:textId="73CECCFB" w:rsidR="007D7F29" w:rsidRDefault="007D7F29" w:rsidP="007D7F29">
      <w:pPr>
        <w:pStyle w:val="Caption"/>
      </w:pPr>
      <w:r>
        <w:t xml:space="preserve">Figure </w:t>
      </w:r>
      <w:fldSimple w:instr=" SEQ Figure \* ARABIC ">
        <w:r>
          <w:rPr>
            <w:noProof/>
          </w:rPr>
          <w:t>4</w:t>
        </w:r>
      </w:fldSimple>
      <w:r w:rsidRPr="007D7F29">
        <w:t xml:space="preserve"> Example usage of </w:t>
      </w:r>
      <w:proofErr w:type="spellStart"/>
      <w:r w:rsidRPr="007D7F29">
        <w:t>PyDySoFu</w:t>
      </w:r>
      <w:proofErr w:type="spellEnd"/>
    </w:p>
    <w:p w14:paraId="42A651C3" w14:textId="5BDCAFCF" w:rsidR="00857E52" w:rsidRDefault="00857E52" w:rsidP="00525611">
      <w:proofErr w:type="spellStart"/>
      <w:r>
        <w:t>PyDySoFu</w:t>
      </w:r>
      <w:proofErr w:type="spellEnd"/>
      <w:r>
        <w:t xml:space="preserve"> is accompanied by a </w:t>
      </w:r>
      <w:r w:rsidR="00643BEA">
        <w:t xml:space="preserve">library of </w:t>
      </w:r>
      <w:proofErr w:type="spellStart"/>
      <w:r w:rsidR="00643BEA">
        <w:t>fuzzers</w:t>
      </w:r>
      <w:proofErr w:type="spellEnd"/>
      <w:r w:rsidR="00643BEA">
        <w:t xml:space="preserve"> from which more complex fuzzing </w:t>
      </w:r>
      <w:proofErr w:type="spellStart"/>
      <w:r w:rsidR="00643BEA">
        <w:t>behaviours</w:t>
      </w:r>
      <w:proofErr w:type="spellEnd"/>
      <w:r w:rsidR="00643BEA">
        <w:t xml:space="preserve"> can be constructed</w:t>
      </w:r>
      <w:r w:rsidR="00563D46">
        <w:t xml:space="preserve"> and parameterized</w:t>
      </w:r>
      <w:r w:rsidR="00643BEA">
        <w:t xml:space="preserve">.  This library includes </w:t>
      </w:r>
      <w:proofErr w:type="spellStart"/>
      <w:r w:rsidR="00643BEA">
        <w:t>fuzzers</w:t>
      </w:r>
      <w:proofErr w:type="spellEnd"/>
      <w:r w:rsidR="00643BEA">
        <w:t xml:space="preserve"> for removing steps, inserting extra steps,</w:t>
      </w:r>
      <w:r w:rsidR="00744612">
        <w:t xml:space="preserve"> applying </w:t>
      </w:r>
      <w:proofErr w:type="spellStart"/>
      <w:r w:rsidR="00744612">
        <w:t>fuzzers</w:t>
      </w:r>
      <w:proofErr w:type="spellEnd"/>
      <w:r w:rsidR="00744612">
        <w:t xml:space="preserve"> based on conditions,</w:t>
      </w:r>
      <w:r w:rsidR="00643BEA">
        <w:t xml:space="preserve"> replacing conditions, filtering steps to apply a </w:t>
      </w:r>
      <w:proofErr w:type="spellStart"/>
      <w:r w:rsidR="00643BEA">
        <w:t>fuzzer</w:t>
      </w:r>
      <w:proofErr w:type="spellEnd"/>
      <w:r w:rsidR="00643BEA">
        <w:t xml:space="preserve">, </w:t>
      </w:r>
      <w:proofErr w:type="spellStart"/>
      <w:r w:rsidR="00643BEA">
        <w:t>recursing</w:t>
      </w:r>
      <w:proofErr w:type="spellEnd"/>
      <w:r w:rsidR="00643BEA">
        <w:t xml:space="preserve"> into control structures and applying sequences of </w:t>
      </w:r>
      <w:proofErr w:type="spellStart"/>
      <w:r w:rsidR="00643BEA">
        <w:t>fuzzers</w:t>
      </w:r>
      <w:proofErr w:type="spellEnd"/>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480A35C4" w:rsidR="00E62984" w:rsidRDefault="00E62984" w:rsidP="006F6090">
      <w:r>
        <w:t xml:space="preserve">In order to evaluate the feasibility of our approach, we implemented a </w:t>
      </w:r>
      <w:r>
        <w:rPr>
          <w:i/>
        </w:rPr>
        <w:t xml:space="preserve">distraction </w:t>
      </w:r>
      <w:proofErr w:type="spellStart"/>
      <w:r>
        <w:t>fuzzer</w:t>
      </w:r>
      <w:proofErr w:type="spellEnd"/>
      <w:r>
        <w:t xml:space="preserve"> in </w:t>
      </w:r>
      <w:proofErr w:type="spellStart"/>
      <w:r>
        <w:t>Fuzzi</w:t>
      </w:r>
      <w:proofErr w:type="spellEnd"/>
      <w:r>
        <w:t xml:space="preserve"> Moss, using the features of the </w:t>
      </w:r>
      <w:proofErr w:type="spellStart"/>
      <w:r>
        <w:t>PyDySoFu</w:t>
      </w:r>
      <w:proofErr w:type="spellEnd"/>
      <w:r>
        <w:t xml:space="preserve"> library.  The distraction </w:t>
      </w:r>
      <w:proofErr w:type="spellStart"/>
      <w:r>
        <w:t>fuzzer</w:t>
      </w:r>
      <w:proofErr w:type="spellEnd"/>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proofErr w:type="spellStart"/>
      <w:r w:rsidR="00A46D85">
        <w:t>fuzzer</w:t>
      </w:r>
      <w:proofErr w:type="spellEnd"/>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proofErr w:type="spellStart"/>
      <w:r>
        <w:t>fuzzer</w:t>
      </w:r>
      <w:proofErr w:type="spellEnd"/>
      <w:r>
        <w:t xml:space="preserve"> is empirically accurate, rather that is representative of a qualitatively recognizable phenomena and that the approach allows for the effect of the phenomena on a workflow at different severities to be assessed.</w:t>
      </w:r>
    </w:p>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7D7F29" w:rsidRPr="0088514F" w:rsidRDefault="007D7F29"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7D7F29" w:rsidRPr="0088514F" w:rsidRDefault="007D7F29" w:rsidP="007D7F29">
                            <w:pPr>
                              <w:spacing w:after="0"/>
                              <w:rPr>
                                <w:rFonts w:ascii="Consolas" w:hAnsi="Consolas" w:cs="Consolas"/>
                                <w:sz w:val="16"/>
                                <w:szCs w:val="16"/>
                              </w:rPr>
                            </w:pPr>
                          </w:p>
                          <w:p w14:paraId="0CCA2E2D"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435A1D55" w14:textId="77777777" w:rsidR="007D7F29" w:rsidRPr="0088514F" w:rsidRDefault="007D7F29" w:rsidP="007D7F29">
                            <w:pPr>
                              <w:spacing w:after="0"/>
                              <w:rPr>
                                <w:rFonts w:ascii="Consolas" w:hAnsi="Consolas" w:cs="Consolas"/>
                                <w:sz w:val="16"/>
                                <w:szCs w:val="16"/>
                              </w:rPr>
                            </w:pPr>
                          </w:p>
                          <w:p w14:paraId="73242D6D"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7D7F29" w:rsidRPr="0088514F" w:rsidRDefault="007D7F29" w:rsidP="007D7F29">
                            <w:pPr>
                              <w:spacing w:after="0"/>
                              <w:rPr>
                                <w:rFonts w:ascii="Consolas" w:hAnsi="Consolas" w:cs="Consolas"/>
                                <w:sz w:val="16"/>
                                <w:szCs w:val="16"/>
                              </w:rPr>
                            </w:pPr>
                          </w:p>
                          <w:p w14:paraId="7F39FE68" w14:textId="77777777" w:rsidR="007D7F29"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7D7F29" w:rsidRPr="0088514F" w:rsidRDefault="007D7F29"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7D7F29" w:rsidRPr="0088514F" w:rsidRDefault="007D7F29" w:rsidP="007D7F29">
                            <w:pPr>
                              <w:spacing w:after="0"/>
                              <w:rPr>
                                <w:rFonts w:ascii="Consolas" w:hAnsi="Consolas" w:cs="Consolas"/>
                                <w:sz w:val="16"/>
                                <w:szCs w:val="16"/>
                              </w:rPr>
                            </w:pPr>
                          </w:p>
                          <w:p w14:paraId="088E9682"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p>
                          <w:p w14:paraId="6130B4B8" w14:textId="77777777" w:rsidR="007D7F29" w:rsidRPr="0088514F" w:rsidRDefault="007D7F29" w:rsidP="007D7F29">
                            <w:pPr>
                              <w:spacing w:after="0"/>
                              <w:rPr>
                                <w:rFonts w:ascii="Consolas" w:hAnsi="Consolas" w:cs="Consolas"/>
                                <w:sz w:val="16"/>
                                <w:szCs w:val="16"/>
                              </w:rPr>
                            </w:pPr>
                          </w:p>
                          <w:p w14:paraId="2491D93A" w14:textId="77777777" w:rsidR="007D7F29" w:rsidRPr="0088514F" w:rsidRDefault="007D7F29" w:rsidP="007D7F29">
                            <w:pPr>
                              <w:spacing w:after="0"/>
                              <w:rPr>
                                <w:rFonts w:ascii="Consolas" w:hAnsi="Consolas" w:cs="Consolas"/>
                                <w:sz w:val="16"/>
                                <w:szCs w:val="16"/>
                              </w:rPr>
                            </w:pPr>
                          </w:p>
                          <w:p w14:paraId="0A474C82" w14:textId="77777777" w:rsidR="007D7F29" w:rsidRPr="0088514F" w:rsidRDefault="007D7F29"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7D7F29" w:rsidRPr="0088514F" w:rsidRDefault="007D7F29" w:rsidP="007D7F29">
                            <w:pPr>
                              <w:spacing w:after="0"/>
                              <w:rPr>
                                <w:rFonts w:ascii="Consolas" w:hAnsi="Consolas" w:cs="Consolas"/>
                                <w:sz w:val="16"/>
                                <w:szCs w:val="16"/>
                              </w:rPr>
                            </w:pPr>
                          </w:p>
                          <w:p w14:paraId="2447BE23"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7D7F29" w:rsidRPr="0088514F" w:rsidRDefault="007D7F29" w:rsidP="007D7F29">
                            <w:pPr>
                              <w:spacing w:after="0"/>
                              <w:rPr>
                                <w:rFonts w:ascii="Consolas" w:hAnsi="Consolas" w:cs="Consolas"/>
                                <w:sz w:val="16"/>
                                <w:szCs w:val="16"/>
                              </w:rPr>
                            </w:pPr>
                          </w:p>
                          <w:p w14:paraId="24C74DFF"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7D7F29" w:rsidRPr="0088514F" w:rsidRDefault="007D7F29" w:rsidP="007D7F29">
                            <w:pPr>
                              <w:spacing w:after="0"/>
                              <w:rPr>
                                <w:rFonts w:ascii="Consolas" w:hAnsi="Consolas" w:cs="Consolas"/>
                                <w:sz w:val="16"/>
                                <w:szCs w:val="16"/>
                              </w:rPr>
                            </w:pPr>
                          </w:p>
                          <w:p w14:paraId="06DF3053"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7D7F29" w:rsidRPr="0088514F" w:rsidRDefault="007D7F29" w:rsidP="007D7F29">
                            <w:pPr>
                              <w:spacing w:after="0"/>
                              <w:rPr>
                                <w:rFonts w:ascii="Consolas" w:hAnsi="Consolas" w:cs="Consolas"/>
                                <w:sz w:val="16"/>
                                <w:szCs w:val="16"/>
                              </w:rPr>
                            </w:pPr>
                          </w:p>
                          <w:p w14:paraId="2C58BFD0"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
                          <w:p w14:paraId="395C5D8B"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77777777" w:rsidR="007D7F29" w:rsidRPr="0088514F" w:rsidRDefault="007D7F29" w:rsidP="007D7F29">
                            <w:pPr>
                              <w:spacing w:after="0"/>
                              <w:rPr>
                                <w:rFonts w:ascii="Consolas" w:hAnsi="Consolas" w:cs="Consolas"/>
                                <w:sz w:val="16"/>
                                <w:szCs w:val="16"/>
                              </w:rPr>
                            </w:pPr>
                          </w:p>
                          <w:p w14:paraId="109A8F79"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wps:txbx>
                      <wps:bodyPr rot="0" vert="horz" wrap="square" lIns="91440" tIns="45720" rIns="91440" bIns="45720" anchor="t" anchorCtr="0">
                        <a:spAutoFit/>
                      </wps:bodyPr>
                    </wps:wsp>
                  </a:graphicData>
                </a:graphic>
              </wp:inline>
            </w:drawing>
          </mc:Choice>
          <mc:Fallback>
            <w:pict>
              <v:shape id="_x0000_s1029"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">
                <v:textbox style="mso-fit-shape-to-text:t">
                  <w:txbxContent>
                    <w:p w14:paraId="4E5896D9" w14:textId="77777777" w:rsidR="007D7F29" w:rsidRPr="0088514F" w:rsidRDefault="007D7F29"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concentration=1.0):</w:t>
                      </w:r>
                    </w:p>
                    <w:p w14:paraId="379FE969" w14:textId="77777777" w:rsidR="007D7F29" w:rsidRPr="0088514F" w:rsidRDefault="007D7F29" w:rsidP="007D7F29">
                      <w:pPr>
                        <w:spacing w:after="0"/>
                        <w:rPr>
                          <w:rFonts w:ascii="Consolas" w:hAnsi="Consolas" w:cs="Consolas"/>
                          <w:sz w:val="16"/>
                          <w:szCs w:val="16"/>
                        </w:rPr>
                      </w:pPr>
                    </w:p>
                    <w:p w14:paraId="0CCA2E2D"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r w:rsidRPr="0088514F">
                        <w:rPr>
                          <w:rFonts w:ascii="Consolas" w:hAnsi="Consolas" w:cs="Consolas"/>
                          <w:sz w:val="16"/>
                          <w:szCs w:val="16"/>
                        </w:rPr>
                        <w:t>(</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435A1D55" w14:textId="77777777" w:rsidR="007D7F29" w:rsidRPr="0088514F" w:rsidRDefault="007D7F29" w:rsidP="007D7F29">
                      <w:pPr>
                        <w:spacing w:after="0"/>
                        <w:rPr>
                          <w:rFonts w:ascii="Consolas" w:hAnsi="Consolas" w:cs="Consolas"/>
                          <w:sz w:val="16"/>
                          <w:szCs w:val="16"/>
                        </w:rPr>
                      </w:pPr>
                    </w:p>
                    <w:p w14:paraId="73242D6D"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probability **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1.0) * concentration)</w:t>
                      </w:r>
                    </w:p>
                    <w:p w14:paraId="4DEFAFD9" w14:textId="77777777" w:rsidR="007D7F29" w:rsidRPr="0088514F" w:rsidRDefault="007D7F29" w:rsidP="007D7F29">
                      <w:pPr>
                        <w:spacing w:after="0"/>
                        <w:rPr>
                          <w:rFonts w:ascii="Consolas" w:hAnsi="Consolas" w:cs="Consolas"/>
                          <w:sz w:val="16"/>
                          <w:szCs w:val="16"/>
                        </w:rPr>
                      </w:pPr>
                    </w:p>
                    <w:p w14:paraId="7F39FE68" w14:textId="77777777" w:rsidR="007D7F29"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sys.maxint</w:t>
                      </w:r>
                      <w:proofErr w:type="spellEnd"/>
                      <w:r w:rsidRPr="0088514F">
                        <w:rPr>
                          <w:rFonts w:ascii="Consolas" w:hAnsi="Consolas" w:cs="Consolas"/>
                          <w:sz w:val="16"/>
                          <w:szCs w:val="16"/>
                        </w:rPr>
                        <w:t xml:space="preserve"> if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xml:space="preserve"> == 1.0 </w:t>
                      </w:r>
                      <w:r>
                        <w:rPr>
                          <w:rFonts w:ascii="Consolas" w:hAnsi="Consolas" w:cs="Consolas"/>
                          <w:sz w:val="16"/>
                          <w:szCs w:val="16"/>
                        </w:rPr>
                        <w:t>\</w:t>
                      </w:r>
                    </w:p>
                    <w:p w14:paraId="6EE1CF2B" w14:textId="77777777" w:rsidR="007D7F29" w:rsidRPr="0088514F" w:rsidRDefault="007D7F29" w:rsidP="007D7F29">
                      <w:pPr>
                        <w:spacing w:after="0"/>
                        <w:rPr>
                          <w:rFonts w:ascii="Consolas" w:hAnsi="Consolas" w:cs="Consolas"/>
                          <w:sz w:val="16"/>
                          <w:szCs w:val="16"/>
                        </w:rPr>
                      </w:pPr>
                      <w:r>
                        <w:rPr>
                          <w:rFonts w:ascii="Consolas" w:hAnsi="Consolas" w:cs="Consolas"/>
                          <w:sz w:val="16"/>
                          <w:szCs w:val="16"/>
                        </w:rPr>
                        <w:t xml:space="preserve">            </w:t>
                      </w:r>
                      <w:proofErr w:type="gramStart"/>
                      <w:r w:rsidRPr="0088514F">
                        <w:rPr>
                          <w:rFonts w:ascii="Consolas" w:hAnsi="Consolas" w:cs="Consolas"/>
                          <w:sz w:val="16"/>
                          <w:szCs w:val="16"/>
                        </w:rPr>
                        <w:t>else</w:t>
                      </w:r>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t</w:t>
                      </w:r>
                      <w:proofErr w:type="spellEnd"/>
                      <w:r w:rsidRPr="0088514F">
                        <w:rPr>
                          <w:rFonts w:ascii="Consolas" w:hAnsi="Consolas" w:cs="Consolas"/>
                          <w:sz w:val="16"/>
                          <w:szCs w:val="16"/>
                        </w:rPr>
                        <w:t xml:space="preserve">(1.0 / (1.0 - </w:t>
                      </w:r>
                      <w:proofErr w:type="spellStart"/>
                      <w:r w:rsidRPr="0088514F">
                        <w:rPr>
                          <w:rFonts w:ascii="Consolas" w:hAnsi="Consolas" w:cs="Consolas"/>
                          <w:sz w:val="16"/>
                          <w:szCs w:val="16"/>
                        </w:rPr>
                        <w:t>adjusted_probability</w:t>
                      </w:r>
                      <w:proofErr w:type="spellEnd"/>
                      <w:r w:rsidRPr="0088514F">
                        <w:rPr>
                          <w:rFonts w:ascii="Consolas" w:hAnsi="Consolas" w:cs="Consolas"/>
                          <w:sz w:val="16"/>
                          <w:szCs w:val="16"/>
                        </w:rPr>
                        <w:t>) - 1)</w:t>
                      </w:r>
                    </w:p>
                    <w:p w14:paraId="67D59A55" w14:textId="77777777" w:rsidR="007D7F29" w:rsidRPr="0088514F" w:rsidRDefault="007D7F29" w:rsidP="007D7F29">
                      <w:pPr>
                        <w:spacing w:after="0"/>
                        <w:rPr>
                          <w:rFonts w:ascii="Consolas" w:hAnsi="Consolas" w:cs="Consolas"/>
                          <w:sz w:val="16"/>
                          <w:szCs w:val="16"/>
                        </w:rPr>
                      </w:pPr>
                    </w:p>
                    <w:p w14:paraId="088E9682"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return</w:t>
                      </w:r>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probability_distribution</w:t>
                      </w:r>
                      <w:proofErr w:type="spellEnd"/>
                    </w:p>
                    <w:p w14:paraId="6130B4B8" w14:textId="77777777" w:rsidR="007D7F29" w:rsidRPr="0088514F" w:rsidRDefault="007D7F29" w:rsidP="007D7F29">
                      <w:pPr>
                        <w:spacing w:after="0"/>
                        <w:rPr>
                          <w:rFonts w:ascii="Consolas" w:hAnsi="Consolas" w:cs="Consolas"/>
                          <w:sz w:val="16"/>
                          <w:szCs w:val="16"/>
                        </w:rPr>
                      </w:pPr>
                    </w:p>
                    <w:p w14:paraId="2491D93A" w14:textId="77777777" w:rsidR="007D7F29" w:rsidRPr="0088514F" w:rsidRDefault="007D7F29" w:rsidP="007D7F29">
                      <w:pPr>
                        <w:spacing w:after="0"/>
                        <w:rPr>
                          <w:rFonts w:ascii="Consolas" w:hAnsi="Consolas" w:cs="Consolas"/>
                          <w:sz w:val="16"/>
                          <w:szCs w:val="16"/>
                        </w:rPr>
                      </w:pPr>
                    </w:p>
                    <w:p w14:paraId="0A474C82" w14:textId="77777777" w:rsidR="007D7F29" w:rsidRPr="0088514F" w:rsidRDefault="007D7F29" w:rsidP="007D7F29">
                      <w:pPr>
                        <w:spacing w:after="0"/>
                        <w:rPr>
                          <w:rFonts w:ascii="Consolas" w:hAnsi="Consolas" w:cs="Consolas"/>
                          <w:sz w:val="16"/>
                          <w:szCs w:val="16"/>
                        </w:rPr>
                      </w:pP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 xml:space="preserve">(random, </w:t>
                      </w:r>
                      <w:proofErr w:type="spell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r w:rsidRPr="0088514F">
                        <w:rPr>
                          <w:rFonts w:ascii="Consolas" w:hAnsi="Consolas" w:cs="Consolas"/>
                          <w:sz w:val="16"/>
                          <w:szCs w:val="16"/>
                        </w:rPr>
                        <w:t>default_incomplete_procedure_pmf</w:t>
                      </w:r>
                      <w:proofErr w:type="spellEnd"/>
                      <w:r w:rsidRPr="0088514F">
                        <w:rPr>
                          <w:rFonts w:ascii="Consolas" w:hAnsi="Consolas" w:cs="Consolas"/>
                          <w:sz w:val="16"/>
                          <w:szCs w:val="16"/>
                        </w:rPr>
                        <w:t>()):</w:t>
                      </w:r>
                    </w:p>
                    <w:p w14:paraId="6C4EC0CF" w14:textId="77777777" w:rsidR="007D7F29" w:rsidRPr="0088514F" w:rsidRDefault="007D7F29" w:rsidP="007D7F29">
                      <w:pPr>
                        <w:spacing w:after="0"/>
                        <w:rPr>
                          <w:rFonts w:ascii="Consolas" w:hAnsi="Consolas" w:cs="Consolas"/>
                          <w:sz w:val="16"/>
                          <w:szCs w:val="16"/>
                        </w:rPr>
                      </w:pPr>
                    </w:p>
                    <w:p w14:paraId="2447BE23"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def</w:t>
                      </w:r>
                      <w:proofErr w:type="spellEnd"/>
                      <w:proofErr w:type="gramEnd"/>
                      <w:r w:rsidRPr="0088514F">
                        <w:rPr>
                          <w:rFonts w:ascii="Consolas" w:hAnsi="Consolas" w:cs="Consolas"/>
                          <w:sz w:val="16"/>
                          <w:szCs w:val="16"/>
                        </w:rPr>
                        <w:t xml:space="preserve"> _</w:t>
                      </w:r>
                      <w:proofErr w:type="spellStart"/>
                      <w:r w:rsidRPr="0088514F">
                        <w:rPr>
                          <w:rFonts w:ascii="Consolas" w:hAnsi="Consolas" w:cs="Consolas"/>
                          <w:sz w:val="16"/>
                          <w:szCs w:val="16"/>
                        </w:rPr>
                        <w:t>incomplete_procedure</w:t>
                      </w:r>
                      <w:proofErr w:type="spellEnd"/>
                      <w:r w:rsidRPr="0088514F">
                        <w:rPr>
                          <w:rFonts w:ascii="Consolas" w:hAnsi="Consolas" w:cs="Consolas"/>
                          <w:sz w:val="16"/>
                          <w:szCs w:val="16"/>
                        </w:rPr>
                        <w:t>(steps, context):</w:t>
                      </w:r>
                    </w:p>
                    <w:p w14:paraId="6F55FEA2"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clock</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context.actor.clock</w:t>
                      </w:r>
                      <w:proofErr w:type="spellEnd"/>
                    </w:p>
                    <w:p w14:paraId="5116765A"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maining_time</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max_ticks</w:t>
                      </w:r>
                      <w:proofErr w:type="spellEnd"/>
                      <w:r w:rsidRPr="0088514F">
                        <w:rPr>
                          <w:rFonts w:ascii="Consolas" w:hAnsi="Consolas" w:cs="Consolas"/>
                          <w:sz w:val="16"/>
                          <w:szCs w:val="16"/>
                        </w:rPr>
                        <w:t xml:space="preserve"> - </w:t>
                      </w:r>
                      <w:proofErr w:type="spellStart"/>
                      <w:r w:rsidRPr="0088514F">
                        <w:rPr>
                          <w:rFonts w:ascii="Consolas" w:hAnsi="Consolas" w:cs="Consolas"/>
                          <w:sz w:val="16"/>
                          <w:szCs w:val="16"/>
                        </w:rPr>
                        <w:t>clock.current_tick</w:t>
                      </w:r>
                      <w:proofErr w:type="spellEnd"/>
                    </w:p>
                    <w:p w14:paraId="65C72AF1" w14:textId="77777777" w:rsidR="007D7F29" w:rsidRPr="0088514F" w:rsidRDefault="007D7F29" w:rsidP="007D7F29">
                      <w:pPr>
                        <w:spacing w:after="0"/>
                        <w:rPr>
                          <w:rFonts w:ascii="Consolas" w:hAnsi="Consolas" w:cs="Consolas"/>
                          <w:sz w:val="16"/>
                          <w:szCs w:val="16"/>
                        </w:rPr>
                      </w:pPr>
                    </w:p>
                    <w:p w14:paraId="24C74DFF"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sidRPr="0088514F">
                        <w:rPr>
                          <w:rFonts w:ascii="Consolas" w:hAnsi="Consolas" w:cs="Consolas"/>
                          <w:sz w:val="16"/>
                          <w:szCs w:val="16"/>
                        </w:rPr>
                        <w:t>probability</w:t>
                      </w:r>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andom.uniform</w:t>
                      </w:r>
                      <w:proofErr w:type="spellEnd"/>
                      <w:r w:rsidRPr="0088514F">
                        <w:rPr>
                          <w:rFonts w:ascii="Consolas" w:hAnsi="Consolas" w:cs="Consolas"/>
                          <w:sz w:val="16"/>
                          <w:szCs w:val="16"/>
                        </w:rPr>
                        <w:t>(0.0, 0.9999)</w:t>
                      </w:r>
                    </w:p>
                    <w:p w14:paraId="0D07FF70" w14:textId="77777777" w:rsidR="007D7F29" w:rsidRPr="0088514F" w:rsidRDefault="007D7F29" w:rsidP="007D7F29">
                      <w:pPr>
                        <w:spacing w:after="0"/>
                        <w:rPr>
                          <w:rFonts w:ascii="Consolas" w:hAnsi="Consolas" w:cs="Consolas"/>
                          <w:sz w:val="16"/>
                          <w:szCs w:val="16"/>
                        </w:rPr>
                      </w:pPr>
                    </w:p>
                    <w:p w14:paraId="06DF3053"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n = </w:t>
                      </w:r>
                      <w:proofErr w:type="spellStart"/>
                      <w:proofErr w:type="gramStart"/>
                      <w:r w:rsidRPr="0088514F">
                        <w:rPr>
                          <w:rFonts w:ascii="Consolas" w:hAnsi="Consolas" w:cs="Consolas"/>
                          <w:sz w:val="16"/>
                          <w:szCs w:val="16"/>
                        </w:rPr>
                        <w:t>pmf</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remaining_time</w:t>
                      </w:r>
                      <w:proofErr w:type="spellEnd"/>
                      <w:r w:rsidRPr="0088514F">
                        <w:rPr>
                          <w:rFonts w:ascii="Consolas" w:hAnsi="Consolas" w:cs="Consolas"/>
                          <w:sz w:val="16"/>
                          <w:szCs w:val="16"/>
                        </w:rPr>
                        <w:t>, probability)</w:t>
                      </w:r>
                    </w:p>
                    <w:p w14:paraId="3B4DA251" w14:textId="77777777" w:rsidR="007D7F29" w:rsidRPr="0088514F" w:rsidRDefault="007D7F29" w:rsidP="007D7F29">
                      <w:pPr>
                        <w:spacing w:after="0"/>
                        <w:rPr>
                          <w:rFonts w:ascii="Consolas" w:hAnsi="Consolas" w:cs="Consolas"/>
                          <w:sz w:val="16"/>
                          <w:szCs w:val="16"/>
                        </w:rPr>
                      </w:pPr>
                    </w:p>
                    <w:p w14:paraId="2C58BFD0"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proofErr w:type="gramEnd"/>
                      <w:r w:rsidRPr="0088514F">
                        <w:rPr>
                          <w:rFonts w:ascii="Consolas" w:hAnsi="Consolas" w:cs="Consolas"/>
                          <w:sz w:val="16"/>
                          <w:szCs w:val="16"/>
                        </w:rPr>
                        <w:t xml:space="preserve"> = </w:t>
                      </w:r>
                      <w:proofErr w:type="spellStart"/>
                      <w:r w:rsidRPr="0088514F">
                        <w:rPr>
                          <w:rFonts w:ascii="Consolas" w:hAnsi="Consolas" w:cs="Consolas"/>
                          <w:sz w:val="16"/>
                          <w:szCs w:val="16"/>
                        </w:rPr>
                        <w:t>recurse_into_nested_steps</w:t>
                      </w:r>
                      <w:proofErr w:type="spellEnd"/>
                      <w:r w:rsidRPr="0088514F">
                        <w:rPr>
                          <w:rFonts w:ascii="Consolas" w:hAnsi="Consolas" w:cs="Consolas"/>
                          <w:sz w:val="16"/>
                          <w:szCs w:val="16"/>
                        </w:rPr>
                        <w:t>(</w:t>
                      </w:r>
                    </w:p>
                    <w:p w14:paraId="63C365DA"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target_structures</w:t>
                      </w:r>
                      <w:proofErr w:type="spellEnd"/>
                      <w:proofErr w:type="gramStart"/>
                      <w:r w:rsidRPr="0088514F">
                        <w:rPr>
                          <w:rFonts w:ascii="Consolas" w:hAnsi="Consolas" w:cs="Consolas"/>
                          <w:sz w:val="16"/>
                          <w:szCs w:val="16"/>
                        </w:rPr>
                        <w:t>={</w:t>
                      </w:r>
                      <w:proofErr w:type="spellStart"/>
                      <w:proofErr w:type="gramEnd"/>
                      <w:r w:rsidRPr="0088514F">
                        <w:rPr>
                          <w:rFonts w:ascii="Consolas" w:hAnsi="Consolas" w:cs="Consolas"/>
                          <w:sz w:val="16"/>
                          <w:szCs w:val="16"/>
                        </w:rPr>
                        <w:t>ast.While</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For</w:t>
                      </w:r>
                      <w:proofErr w:type="spellEnd"/>
                      <w:r w:rsidRPr="0088514F">
                        <w:rPr>
                          <w:rFonts w:ascii="Consolas" w:hAnsi="Consolas" w:cs="Consolas"/>
                          <w:sz w:val="16"/>
                          <w:szCs w:val="16"/>
                        </w:rPr>
                        <w:t xml:space="preserve">, </w:t>
                      </w:r>
                      <w:proofErr w:type="spellStart"/>
                      <w:r w:rsidRPr="0088514F">
                        <w:rPr>
                          <w:rFonts w:ascii="Consolas" w:hAnsi="Consolas" w:cs="Consolas"/>
                          <w:sz w:val="16"/>
                          <w:szCs w:val="16"/>
                        </w:rPr>
                        <w:t>ast.TryExcept</w:t>
                      </w:r>
                      <w:proofErr w:type="spellEnd"/>
                      <w:r w:rsidRPr="0088514F">
                        <w:rPr>
                          <w:rFonts w:ascii="Consolas" w:hAnsi="Consolas" w:cs="Consolas"/>
                          <w:sz w:val="16"/>
                          <w:szCs w:val="16"/>
                        </w:rPr>
                        <w:t>},</w:t>
                      </w:r>
                    </w:p>
                    <w:p w14:paraId="5A274D7C"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proofErr w:type="gramStart"/>
                      <w:r w:rsidRPr="0088514F">
                        <w:rPr>
                          <w:rFonts w:ascii="Consolas" w:hAnsi="Consolas" w:cs="Consolas"/>
                          <w:sz w:val="16"/>
                          <w:szCs w:val="16"/>
                        </w:rPr>
                        <w:t>fuzzer</w:t>
                      </w:r>
                      <w:proofErr w:type="spellEnd"/>
                      <w:r w:rsidRPr="0088514F">
                        <w:rPr>
                          <w:rFonts w:ascii="Consolas" w:hAnsi="Consolas" w:cs="Consolas"/>
                          <w:sz w:val="16"/>
                          <w:szCs w:val="16"/>
                        </w:rPr>
                        <w:t>=</w:t>
                      </w:r>
                      <w:proofErr w:type="spellStart"/>
                      <w:proofErr w:type="gramEnd"/>
                      <w:r w:rsidRPr="0088514F">
                        <w:rPr>
                          <w:rFonts w:ascii="Consolas" w:hAnsi="Consolas" w:cs="Consolas"/>
                          <w:sz w:val="16"/>
                          <w:szCs w:val="16"/>
                        </w:rPr>
                        <w:t>filter_steps</w:t>
                      </w:r>
                      <w:proofErr w:type="spellEnd"/>
                      <w:r w:rsidRPr="0088514F">
                        <w:rPr>
                          <w:rFonts w:ascii="Consolas" w:hAnsi="Consolas" w:cs="Consolas"/>
                          <w:sz w:val="16"/>
                          <w:szCs w:val="16"/>
                        </w:rPr>
                        <w:t>(</w:t>
                      </w:r>
                    </w:p>
                    <w:p w14:paraId="30D48077"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choose_last_</w:t>
                      </w:r>
                      <w:proofErr w:type="gramStart"/>
                      <w:r w:rsidRPr="0088514F">
                        <w:rPr>
                          <w:rFonts w:ascii="Consolas" w:hAnsi="Consolas" w:cs="Consolas"/>
                          <w:sz w:val="16"/>
                          <w:szCs w:val="16"/>
                        </w:rPr>
                        <w:t>steps</w:t>
                      </w:r>
                      <w:proofErr w:type="spellEnd"/>
                      <w:r w:rsidRPr="0088514F">
                        <w:rPr>
                          <w:rFonts w:ascii="Consolas" w:hAnsi="Consolas" w:cs="Consolas"/>
                          <w:sz w:val="16"/>
                          <w:szCs w:val="16"/>
                        </w:rPr>
                        <w:t>(</w:t>
                      </w:r>
                      <w:proofErr w:type="gramEnd"/>
                      <w:r w:rsidRPr="0088514F">
                        <w:rPr>
                          <w:rFonts w:ascii="Consolas" w:hAnsi="Consolas" w:cs="Consolas"/>
                          <w:sz w:val="16"/>
                          <w:szCs w:val="16"/>
                        </w:rPr>
                        <w:t xml:space="preserve">n, </w:t>
                      </w:r>
                      <w:r>
                        <w:rPr>
                          <w:rFonts w:ascii="Consolas" w:hAnsi="Consolas" w:cs="Consolas"/>
                          <w:sz w:val="16"/>
                          <w:szCs w:val="16"/>
                        </w:rPr>
                        <w:t>reapply=</w:t>
                      </w:r>
                      <w:r w:rsidRPr="0088514F">
                        <w:rPr>
                          <w:rFonts w:ascii="Consolas" w:hAnsi="Consolas" w:cs="Consolas"/>
                          <w:sz w:val="16"/>
                          <w:szCs w:val="16"/>
                        </w:rPr>
                        <w:t>False),</w:t>
                      </w:r>
                    </w:p>
                    <w:p w14:paraId="635116B7"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spellStart"/>
                      <w:r w:rsidRPr="0088514F">
                        <w:rPr>
                          <w:rFonts w:ascii="Consolas" w:hAnsi="Consolas" w:cs="Consolas"/>
                          <w:sz w:val="16"/>
                          <w:szCs w:val="16"/>
                        </w:rPr>
                        <w:t>replace_steps_</w:t>
                      </w:r>
                      <w:proofErr w:type="gramStart"/>
                      <w:r w:rsidRPr="0088514F">
                        <w:rPr>
                          <w:rFonts w:ascii="Consolas" w:hAnsi="Consolas" w:cs="Consolas"/>
                          <w:sz w:val="16"/>
                          <w:szCs w:val="16"/>
                        </w:rPr>
                        <w:t>with</w:t>
                      </w:r>
                      <w:proofErr w:type="spellEnd"/>
                      <w:r w:rsidRPr="0088514F">
                        <w:rPr>
                          <w:rFonts w:ascii="Consolas" w:hAnsi="Consolas" w:cs="Consolas"/>
                          <w:sz w:val="16"/>
                          <w:szCs w:val="16"/>
                        </w:rPr>
                        <w:t>(</w:t>
                      </w:r>
                      <w:proofErr w:type="gramEnd"/>
                      <w:r w:rsidRPr="0088514F">
                        <w:rPr>
                          <w:rFonts w:ascii="Consolas" w:hAnsi="Consolas" w:cs="Consolas"/>
                          <w:sz w:val="16"/>
                          <w:szCs w:val="16"/>
                        </w:rPr>
                        <w:t>replacement='</w:t>
                      </w:r>
                      <w:proofErr w:type="spellStart"/>
                      <w:r w:rsidRPr="0088514F">
                        <w:rPr>
                          <w:rFonts w:ascii="Consolas" w:hAnsi="Consolas" w:cs="Consolas"/>
                          <w:sz w:val="16"/>
                          <w:szCs w:val="16"/>
                        </w:rPr>
                        <w:t>self.actor.idling.idle</w:t>
                      </w:r>
                      <w:proofErr w:type="spellEnd"/>
                      <w:r w:rsidRPr="0088514F">
                        <w:rPr>
                          <w:rFonts w:ascii="Consolas" w:hAnsi="Consolas" w:cs="Consolas"/>
                          <w:sz w:val="16"/>
                          <w:szCs w:val="16"/>
                        </w:rPr>
                        <w:t>()')</w:t>
                      </w:r>
                    </w:p>
                    <w:p w14:paraId="38E1613E"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
                    <w:p w14:paraId="395C5D8B"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
                    <w:p w14:paraId="277D650E" w14:textId="77777777" w:rsidR="007D7F29" w:rsidRPr="0088514F" w:rsidRDefault="007D7F29" w:rsidP="007D7F29">
                      <w:pPr>
                        <w:spacing w:after="0"/>
                        <w:rPr>
                          <w:rFonts w:ascii="Consolas" w:hAnsi="Consolas" w:cs="Consolas"/>
                          <w:sz w:val="16"/>
                          <w:szCs w:val="16"/>
                        </w:rPr>
                      </w:pPr>
                    </w:p>
                    <w:p w14:paraId="109A8F79" w14:textId="77777777" w:rsidR="007D7F29" w:rsidRPr="0088514F" w:rsidRDefault="007D7F29" w:rsidP="007D7F29">
                      <w:pPr>
                        <w:spacing w:after="0"/>
                        <w:rPr>
                          <w:rFonts w:ascii="Consolas" w:hAnsi="Consolas" w:cs="Consolas"/>
                          <w:sz w:val="16"/>
                          <w:szCs w:val="16"/>
                        </w:rPr>
                      </w:pPr>
                      <w:r w:rsidRPr="0088514F">
                        <w:rPr>
                          <w:rFonts w:ascii="Consolas" w:hAnsi="Consolas" w:cs="Consolas"/>
                          <w:sz w:val="16"/>
                          <w:szCs w:val="16"/>
                        </w:rPr>
                        <w:t xml:space="preserve">        </w:t>
                      </w:r>
                      <w:proofErr w:type="gramStart"/>
                      <w:r>
                        <w:rPr>
                          <w:rFonts w:ascii="Consolas" w:hAnsi="Consolas" w:cs="Consolas"/>
                          <w:sz w:val="16"/>
                          <w:szCs w:val="16"/>
                        </w:rPr>
                        <w:t>return</w:t>
                      </w:r>
                      <w:proofErr w:type="gramEnd"/>
                      <w:r>
                        <w:rPr>
                          <w:rFonts w:ascii="Consolas" w:hAnsi="Consolas" w:cs="Consolas"/>
                          <w:sz w:val="16"/>
                          <w:szCs w:val="16"/>
                        </w:rPr>
                        <w:t xml:space="preserve"> </w:t>
                      </w:r>
                      <w:proofErr w:type="spellStart"/>
                      <w:r>
                        <w:rPr>
                          <w:rFonts w:ascii="Consolas" w:hAnsi="Consolas" w:cs="Consolas"/>
                          <w:sz w:val="16"/>
                          <w:szCs w:val="16"/>
                        </w:rPr>
                        <w:t>fuzzer</w:t>
                      </w:r>
                      <w:proofErr w:type="spellEnd"/>
                      <w:r>
                        <w:rPr>
                          <w:rFonts w:ascii="Consolas" w:hAnsi="Consolas" w:cs="Consolas"/>
                          <w:sz w:val="16"/>
                          <w:szCs w:val="16"/>
                        </w:rPr>
                        <w:t>(steps, context)</w:t>
                      </w:r>
                    </w:p>
                  </w:txbxContent>
                </v:textbox>
                <w10:anchorlock/>
              </v:shape>
            </w:pict>
          </mc:Fallback>
        </mc:AlternateContent>
      </w:r>
    </w:p>
    <w:p w14:paraId="60014ECE" w14:textId="77777777" w:rsidR="007D7F29" w:rsidRDefault="007D7F29" w:rsidP="007D7F29">
      <w:pPr>
        <w:pStyle w:val="Caption"/>
      </w:pPr>
      <w:r>
        <w:t xml:space="preserve">Figure </w:t>
      </w:r>
      <w:fldSimple w:instr=" SEQ Figure \* ARABIC ">
        <w:r>
          <w:rPr>
            <w:noProof/>
          </w:rPr>
          <w:t>5</w:t>
        </w:r>
      </w:fldSimple>
      <w:r w:rsidRPr="007D7F29">
        <w:t xml:space="preserve"> </w:t>
      </w:r>
      <w:proofErr w:type="spellStart"/>
      <w:r w:rsidRPr="007D7F29">
        <w:t>PyDySoFu</w:t>
      </w:r>
      <w:proofErr w:type="spellEnd"/>
      <w:r w:rsidRPr="007D7F29">
        <w:t xml:space="preserve"> Implementation of Distraction </w:t>
      </w:r>
      <w:proofErr w:type="spellStart"/>
      <w:r w:rsidRPr="007D7F29">
        <w:t>Fuzzer</w:t>
      </w:r>
      <w:proofErr w:type="spellEnd"/>
      <w:r w:rsidRPr="007D7F29">
        <w:t>.</w:t>
      </w:r>
    </w:p>
    <w:p w14:paraId="71528711" w14:textId="02FAC3AF" w:rsidR="00AD260C" w:rsidRDefault="00E62984" w:rsidP="00AE594D">
      <w:r>
        <w:t xml:space="preserve"> The implementation of the </w:t>
      </w:r>
      <w:proofErr w:type="spellStart"/>
      <w:r w:rsidR="005F71A1" w:rsidRPr="005F71A1">
        <w:rPr>
          <w:rFonts w:ascii="Consolas" w:hAnsi="Consolas" w:cs="Consolas"/>
        </w:rPr>
        <w:t>incomplete_procedure</w:t>
      </w:r>
      <w:proofErr w:type="spellEnd"/>
      <w:r w:rsidR="005F71A1">
        <w:t xml:space="preserve"> </w:t>
      </w:r>
      <w:proofErr w:type="spellStart"/>
      <w:r>
        <w:t>fuzzer</w:t>
      </w:r>
      <w:proofErr w:type="spellEnd"/>
      <w:r>
        <w:t xml:space="preserve"> is shown in </w:t>
      </w:r>
      <w:r w:rsidR="00DA3A9A">
        <w:fldChar w:fldCharType="begin"/>
      </w:r>
      <w:r w:rsidR="00DA3A9A">
        <w:instrText xml:space="preserve"> REF _Ref481594030 \h </w:instrText>
      </w:r>
      <w:r w:rsidR="00DA3A9A">
        <w:fldChar w:fldCharType="separate"/>
      </w:r>
      <w:r w:rsidR="00DA3A9A">
        <w:t xml:space="preserve">Figure </w:t>
      </w:r>
      <w:r w:rsidR="00DA3A9A">
        <w:rPr>
          <w:noProof/>
        </w:rPr>
        <w:t>5</w:t>
      </w:r>
      <w:r w:rsidR="00DA3A9A">
        <w:fldChar w:fldCharType="end"/>
      </w:r>
      <w:r>
        <w:t>.</w:t>
      </w:r>
      <w:r w:rsidR="005F71A1">
        <w:t xml:space="preserve">  The </w:t>
      </w:r>
      <w:proofErr w:type="spellStart"/>
      <w:r w:rsidR="005F71A1">
        <w:t>fuzzer</w:t>
      </w:r>
      <w:proofErr w:type="spellEnd"/>
      <w:r w:rsidR="005F71A1">
        <w:t xml:space="preserve"> </w:t>
      </w:r>
      <w:r w:rsidR="00563D46">
        <w:t>i</w:t>
      </w:r>
      <w:r w:rsidR="00A46D85">
        <w:t>s parameteriz</w:t>
      </w:r>
      <w:r w:rsidR="00563D46">
        <w:t>ed</w:t>
      </w:r>
      <w:r w:rsidR="005F71A1">
        <w:t xml:space="preserve">, so the actual fuzzing function is defined inline as </w:t>
      </w:r>
      <w:r w:rsidR="005F71A1" w:rsidRPr="005F71A1">
        <w:rPr>
          <w:rFonts w:ascii="Consolas" w:hAnsi="Consolas" w:cs="Consolas"/>
        </w:rPr>
        <w:t>_</w:t>
      </w:r>
      <w:proofErr w:type="spellStart"/>
      <w:r w:rsidR="005F71A1" w:rsidRPr="005F71A1">
        <w:rPr>
          <w:rFonts w:ascii="Consolas" w:hAnsi="Consolas" w:cs="Consolas"/>
        </w:rPr>
        <w:t>incomplete_procedure</w:t>
      </w:r>
      <w:proofErr w:type="spellEnd"/>
      <w:r w:rsidR="005F71A1">
        <w:t xml:space="preserve">.  </w:t>
      </w:r>
      <w:r w:rsidR="00DA3A9A">
        <w:t xml:space="preserve">The first </w:t>
      </w:r>
      <w:r w:rsidR="00032FE7">
        <w:t xml:space="preserve">four lines of </w:t>
      </w:r>
      <w:r w:rsidR="005F71A1">
        <w:t xml:space="preserve">the </w:t>
      </w:r>
      <w:r w:rsidR="00C7576C">
        <w:t>nested function</w:t>
      </w:r>
      <w:r w:rsidR="00032FE7">
        <w:t xml:space="preserve"> </w:t>
      </w:r>
      <w:r>
        <w:t xml:space="preserve"> </w:t>
      </w:r>
      <w:r w:rsidR="00A46D85">
        <w:t>configures</w:t>
      </w:r>
      <w:r w:rsidR="00032FE7">
        <w:t xml:space="preserve"> a probability mass function</w:t>
      </w:r>
      <w:r w:rsidR="00A46D85">
        <w:t xml:space="preserve"> (PMF)</w:t>
      </w:r>
      <w:r w:rsidR="00032FE7">
        <w:t xml:space="preserve"> for choosing how many steps should be removed by the </w:t>
      </w:r>
      <w:proofErr w:type="spellStart"/>
      <w:r w:rsidR="00032FE7">
        <w:t>fuzzer</w:t>
      </w:r>
      <w:proofErr w:type="spellEnd"/>
      <w:r w:rsidR="00032FE7">
        <w:t>,</w:t>
      </w:r>
      <w:r w:rsidR="00A46D85">
        <w:t xml:space="preserve"> </w:t>
      </w:r>
      <w:r w:rsidR="00A46D85" w:rsidRPr="00A46D85">
        <w:rPr>
          <w:rFonts w:ascii="Consolas" w:hAnsi="Consolas" w:cs="Consolas"/>
        </w:rPr>
        <w:t>n</w:t>
      </w:r>
      <w:r w:rsidR="00A46D85">
        <w:t>,</w:t>
      </w:r>
      <w:r w:rsidR="00032FE7">
        <w:t xml:space="preserve">  based on the remaining time in the simulation.</w:t>
      </w:r>
      <w:r w:rsidR="00A46D85">
        <w:t xml:space="preserve">  The PMF can be supplied when the </w:t>
      </w:r>
      <w:proofErr w:type="spellStart"/>
      <w:r w:rsidR="00A46D85">
        <w:t>fuzzer</w:t>
      </w:r>
      <w:proofErr w:type="spellEnd"/>
      <w:r w:rsidR="00A46D85">
        <w:t xml:space="preserve"> is configured, but the default PMF is show</w:t>
      </w:r>
      <w:r w:rsidR="00C7576C">
        <w:t xml:space="preserve">n in the figure.  </w:t>
      </w:r>
    </w:p>
    <w:p w14:paraId="14A2008C" w14:textId="45E7FFC5" w:rsidR="00B34115" w:rsidRDefault="00032FE7" w:rsidP="006F6090">
      <w:r>
        <w:t xml:space="preserve">The next </w:t>
      </w:r>
      <w:r w:rsidR="00A46D85">
        <w:t xml:space="preserve">statement defines a </w:t>
      </w:r>
      <w:proofErr w:type="spellStart"/>
      <w:r w:rsidR="00A46D85">
        <w:t>fuzzer</w:t>
      </w:r>
      <w:proofErr w:type="spellEnd"/>
      <w:r w:rsidR="00A46D85">
        <w:t xml:space="preserve"> that </w:t>
      </w:r>
      <w:proofErr w:type="spellStart"/>
      <w:r w:rsidR="00A46D85">
        <w:t>recurses</w:t>
      </w:r>
      <w:proofErr w:type="spellEnd"/>
      <w:r w:rsidR="00A46D85">
        <w:t xml:space="preserve"> into nested control structures (while, for and try) and applies a </w:t>
      </w:r>
      <w:proofErr w:type="spellStart"/>
      <w:r w:rsidR="00C7576C" w:rsidRPr="00C7576C">
        <w:rPr>
          <w:rFonts w:ascii="Consolas" w:hAnsi="Consolas" w:cs="Consolas"/>
        </w:rPr>
        <w:t>filter_steps</w:t>
      </w:r>
      <w:proofErr w:type="spellEnd"/>
      <w:r w:rsidR="00C7576C">
        <w:t xml:space="preserve"> </w:t>
      </w:r>
      <w:proofErr w:type="spellStart"/>
      <w:r w:rsidR="00C7576C">
        <w:t>fuzzer</w:t>
      </w:r>
      <w:proofErr w:type="spellEnd"/>
      <w:r w:rsidR="00A46D85">
        <w:t xml:space="preserve"> to the bodies of these statements</w:t>
      </w:r>
      <w:r w:rsidR="00C7576C">
        <w:t>, tail first (i.e. the filter is applied to the most nested body found first)</w:t>
      </w:r>
      <w:r w:rsidR="00A46D85">
        <w:t>.</w:t>
      </w:r>
      <w:r w:rsidR="00C7576C">
        <w:t xml:space="preserve">  The </w:t>
      </w:r>
      <w:proofErr w:type="spellStart"/>
      <w:r w:rsidR="00C7576C" w:rsidRPr="00C7576C">
        <w:rPr>
          <w:rFonts w:ascii="Consolas" w:hAnsi="Consolas" w:cs="Consolas"/>
        </w:rPr>
        <w:t>filter_steps</w:t>
      </w:r>
      <w:proofErr w:type="spellEnd"/>
      <w:r w:rsidR="00C7576C">
        <w:t xml:space="preserve"> </w:t>
      </w:r>
      <w:proofErr w:type="spellStart"/>
      <w:proofErr w:type="gramStart"/>
      <w:r w:rsidR="00C7576C">
        <w:t>fuzzer</w:t>
      </w:r>
      <w:proofErr w:type="spellEnd"/>
      <w:r w:rsidR="00C7576C">
        <w:t xml:space="preserve"> </w:t>
      </w:r>
      <w:r w:rsidR="00A46D85">
        <w:t xml:space="preserve"> selects</w:t>
      </w:r>
      <w:proofErr w:type="gramEnd"/>
      <w:r w:rsidR="00A46D85">
        <w:t xml:space="preserve"> up to </w:t>
      </w:r>
      <w:r w:rsidR="00A46D85" w:rsidRPr="00C7576C">
        <w:rPr>
          <w:rFonts w:ascii="Consolas" w:hAnsi="Consolas" w:cs="Consolas"/>
        </w:rPr>
        <w:t>n</w:t>
      </w:r>
      <w:r>
        <w:t xml:space="preserve">  </w:t>
      </w:r>
      <w:r w:rsidR="00C7576C">
        <w:t xml:space="preserve">steps to remove from the body and replaces each of them with an invocation of </w:t>
      </w:r>
      <w:r w:rsidR="00C7576C" w:rsidRPr="00C7576C">
        <w:rPr>
          <w:rFonts w:ascii="Consolas" w:hAnsi="Consolas" w:cs="Consolas"/>
        </w:rPr>
        <w:t>idle</w:t>
      </w:r>
      <w:r w:rsidR="00C7576C">
        <w:t xml:space="preserve">, causing the actor executing the workflow to wait one tick.  The </w:t>
      </w:r>
      <w:proofErr w:type="spellStart"/>
      <w:r w:rsidR="00C7576C" w:rsidRPr="00C7576C">
        <w:rPr>
          <w:rFonts w:ascii="Consolas" w:hAnsi="Consolas" w:cs="Consolas"/>
        </w:rPr>
        <w:t>filter_steps</w:t>
      </w:r>
      <w:proofErr w:type="spellEnd"/>
      <w:r w:rsidR="00C7576C">
        <w:t xml:space="preserve"> </w:t>
      </w:r>
      <w:proofErr w:type="spellStart"/>
      <w:r w:rsidR="00C7576C">
        <w:t>fuzzer</w:t>
      </w:r>
      <w:proofErr w:type="spellEnd"/>
      <w:r w:rsidR="00C7576C">
        <w:t xml:space="preserve"> is then applied successively u</w:t>
      </w:r>
      <w:r w:rsidR="00B34115">
        <w:t>p through the fuzzed task AST.</w:t>
      </w:r>
    </w:p>
    <w:p w14:paraId="6FEF870E" w14:textId="4E80C262" w:rsidR="00032FE7" w:rsidRPr="00E62984" w:rsidRDefault="00C7576C" w:rsidP="006F6090">
      <w:r>
        <w:t xml:space="preserve">The </w:t>
      </w:r>
      <w:proofErr w:type="spellStart"/>
      <w:r w:rsidRPr="00C7576C">
        <w:rPr>
          <w:rFonts w:ascii="Consolas" w:hAnsi="Consolas" w:cs="Consolas"/>
        </w:rPr>
        <w:t>choose_last_steps</w:t>
      </w:r>
      <w:proofErr w:type="spellEnd"/>
      <w:r>
        <w:t xml:space="preserve"> </w:t>
      </w:r>
      <w:proofErr w:type="gramStart"/>
      <w:r>
        <w:t>filter  is</w:t>
      </w:r>
      <w:proofErr w:type="gramEnd"/>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19D81F52" w14:textId="57C1CB01" w:rsidR="00FA0828" w:rsidRDefault="00525611" w:rsidP="00B05E23">
      <w:pPr>
        <w:pStyle w:val="Heading1"/>
      </w:pPr>
      <w:r>
        <w:t>Evaluation</w:t>
      </w:r>
    </w:p>
    <w:p w14:paraId="14CBC397" w14:textId="3E4B498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proofErr w:type="gramStart"/>
      <w:r w:rsidR="00EA09A9">
        <w:t xml:space="preserve">that </w:t>
      </w:r>
      <w:r>
        <w:t xml:space="preserve"> </w:t>
      </w:r>
      <w:r w:rsidR="00EA09A9">
        <w:t>advocated</w:t>
      </w:r>
      <w:proofErr w:type="gramEnd"/>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lastRenderedPageBreak/>
        <w:t>Simulation Setup</w:t>
      </w:r>
    </w:p>
    <w:p w14:paraId="75A5AA58" w14:textId="5C096B26" w:rsidR="00FD241B" w:rsidRDefault="00633620" w:rsidP="00FD241B">
      <w:r>
        <w:t>Simulations of the problem do</w:t>
      </w:r>
      <w:r w:rsidR="00FD241B">
        <w:t xml:space="preserve">main were </w:t>
      </w:r>
      <w:r w:rsidR="00CE43DA">
        <w:t xml:space="preserve">configured as described in </w:t>
      </w:r>
      <w:r w:rsidR="002C12F5">
        <w:fldChar w:fldCharType="begin"/>
      </w:r>
      <w:r w:rsidR="002C12F5">
        <w:instrText xml:space="preserve"> REF _Ref481675889 \h </w:instrText>
      </w:r>
      <w:r w:rsidR="002C12F5">
        <w:fldChar w:fldCharType="separate"/>
      </w:r>
      <w:r w:rsidR="002C12F5">
        <w:t xml:space="preserve">Table </w:t>
      </w:r>
      <w:r w:rsidR="002C12F5">
        <w:rPr>
          <w:noProof/>
        </w:rPr>
        <w:t>1</w:t>
      </w:r>
      <w:r w:rsidR="002C12F5">
        <w:fldChar w:fldCharType="end"/>
      </w:r>
      <w:r w:rsidR="00FD241B">
        <w:t>, giving a total of 480 simulation configurations.  A single source of randomness was initialized for each configuration with a seed of 1.0 to ensure repeatability of the experiment and to provide for comparison between configurations.</w:t>
      </w:r>
    </w:p>
    <w:p w14:paraId="0BEA390F" w14:textId="228EC776" w:rsidR="007D7F29" w:rsidRDefault="007D7F29" w:rsidP="007D7F29">
      <w:pPr>
        <w:pStyle w:val="Caption"/>
      </w:pPr>
      <w:r>
        <w:t xml:space="preserve">Table </w:t>
      </w:r>
      <w:r w:rsidR="0035142C">
        <w:fldChar w:fldCharType="begin"/>
      </w:r>
      <w:r w:rsidR="0035142C">
        <w:instrText xml:space="preserve"> SEQ Table \* ARABIC </w:instrText>
      </w:r>
      <w:r w:rsidR="0035142C">
        <w:fldChar w:fldCharType="separate"/>
      </w:r>
      <w:r>
        <w:rPr>
          <w:noProof/>
        </w:rPr>
        <w:t>1</w:t>
      </w:r>
      <w:r w:rsidR="0035142C">
        <w:rPr>
          <w:noProof/>
        </w:rPr>
        <w:fldChar w:fldCharType="end"/>
      </w:r>
      <w:r>
        <w:t xml:space="preserve"> Summary of Experimental Evaluation Variables</w:t>
      </w:r>
    </w:p>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E479AA">
        <w:trPr>
          <w:jc w:val="center"/>
        </w:trPr>
        <w:tc>
          <w:tcPr>
            <w:tcW w:w="2660" w:type="dxa"/>
          </w:tcPr>
          <w:p w14:paraId="3F6EFC06" w14:textId="77777777" w:rsidR="007D7F29" w:rsidRDefault="007D7F29" w:rsidP="00E479AA">
            <w:r>
              <w:t>Parameter</w:t>
            </w:r>
          </w:p>
        </w:tc>
        <w:tc>
          <w:tcPr>
            <w:tcW w:w="5386" w:type="dxa"/>
          </w:tcPr>
          <w:p w14:paraId="1FC75A8F" w14:textId="77777777" w:rsidR="007D7F29" w:rsidRDefault="007D7F29" w:rsidP="00E479AA">
            <w:r>
              <w:t>Values</w:t>
            </w:r>
          </w:p>
        </w:tc>
      </w:tr>
      <w:tr w:rsidR="007D7F29" w14:paraId="42A2975D" w14:textId="77777777" w:rsidTr="00E479AA">
        <w:trPr>
          <w:jc w:val="center"/>
        </w:trPr>
        <w:tc>
          <w:tcPr>
            <w:tcW w:w="2660" w:type="dxa"/>
          </w:tcPr>
          <w:p w14:paraId="4E862C96" w14:textId="77777777" w:rsidR="007D7F29" w:rsidRDefault="007D7F29" w:rsidP="00E479AA">
            <w:r>
              <w:t>Team Size</w:t>
            </w:r>
          </w:p>
        </w:tc>
        <w:tc>
          <w:tcPr>
            <w:tcW w:w="5386" w:type="dxa"/>
          </w:tcPr>
          <w:p w14:paraId="0C69670A" w14:textId="77777777" w:rsidR="007D7F29" w:rsidRDefault="007D7F29" w:rsidP="00E479AA">
            <w:r>
              <w:t>3</w:t>
            </w:r>
          </w:p>
        </w:tc>
      </w:tr>
      <w:tr w:rsidR="007D7F29" w14:paraId="271FFFFA" w14:textId="77777777" w:rsidTr="00E479AA">
        <w:trPr>
          <w:jc w:val="center"/>
        </w:trPr>
        <w:tc>
          <w:tcPr>
            <w:tcW w:w="2660" w:type="dxa"/>
          </w:tcPr>
          <w:p w14:paraId="7295B57B" w14:textId="77777777" w:rsidR="007D7F29" w:rsidRDefault="007D7F29" w:rsidP="00E479AA">
            <w:r>
              <w:t>Max clock tick for development</w:t>
            </w:r>
          </w:p>
        </w:tc>
        <w:tc>
          <w:tcPr>
            <w:tcW w:w="5386" w:type="dxa"/>
          </w:tcPr>
          <w:p w14:paraId="746022B2" w14:textId="77777777" w:rsidR="007D7F29" w:rsidRDefault="007D7F29" w:rsidP="00E479AA">
            <w:r>
              <w:t>500</w:t>
            </w:r>
          </w:p>
        </w:tc>
      </w:tr>
      <w:tr w:rsidR="007D7F29" w14:paraId="6EFE652B" w14:textId="77777777" w:rsidTr="00E479AA">
        <w:trPr>
          <w:jc w:val="center"/>
        </w:trPr>
        <w:tc>
          <w:tcPr>
            <w:tcW w:w="2660" w:type="dxa"/>
          </w:tcPr>
          <w:p w14:paraId="11ABD04C" w14:textId="77777777" w:rsidR="007D7F29" w:rsidRDefault="007D7F29" w:rsidP="00E479AA">
            <w:r>
              <w:t>Plan</w:t>
            </w:r>
          </w:p>
        </w:tc>
        <w:tc>
          <w:tcPr>
            <w:tcW w:w="5386" w:type="dxa"/>
          </w:tcPr>
          <w:p w14:paraId="0762A91D" w14:textId="77777777" w:rsidR="007D7F29" w:rsidRDefault="007D7F29" w:rsidP="00E479AA">
            <w:r>
              <w:t>Waterfall, TDD</w:t>
            </w:r>
          </w:p>
        </w:tc>
      </w:tr>
      <w:tr w:rsidR="007D7F29" w14:paraId="09CF48A0" w14:textId="77777777" w:rsidTr="00E479AA">
        <w:trPr>
          <w:jc w:val="center"/>
        </w:trPr>
        <w:tc>
          <w:tcPr>
            <w:tcW w:w="2660" w:type="dxa"/>
          </w:tcPr>
          <w:p w14:paraId="307C2632" w14:textId="77777777" w:rsidR="007D7F29" w:rsidRDefault="007D7F29" w:rsidP="00E479AA">
            <w:r>
              <w:t>Feature Size</w:t>
            </w:r>
          </w:p>
        </w:tc>
        <w:tc>
          <w:tcPr>
            <w:tcW w:w="5386" w:type="dxa"/>
          </w:tcPr>
          <w:p w14:paraId="25D22482" w14:textId="77777777" w:rsidR="007D7F29" w:rsidRDefault="007D7F29" w:rsidP="00E479AA">
            <w:r>
              <w:t>2, 4</w:t>
            </w:r>
          </w:p>
        </w:tc>
      </w:tr>
      <w:tr w:rsidR="007D7F29" w14:paraId="623EE922" w14:textId="77777777" w:rsidTr="00E479AA">
        <w:trPr>
          <w:jc w:val="center"/>
        </w:trPr>
        <w:tc>
          <w:tcPr>
            <w:tcW w:w="2660" w:type="dxa"/>
          </w:tcPr>
          <w:p w14:paraId="7021DAD8" w14:textId="77777777" w:rsidR="007D7F29" w:rsidRDefault="007D7F29" w:rsidP="00E479AA">
            <w:r>
              <w:t>#Features to implement</w:t>
            </w:r>
          </w:p>
        </w:tc>
        <w:tc>
          <w:tcPr>
            <w:tcW w:w="5386" w:type="dxa"/>
          </w:tcPr>
          <w:p w14:paraId="5DD57D90" w14:textId="77777777" w:rsidR="007D7F29" w:rsidRDefault="007D7F29" w:rsidP="00E479AA">
            <w:r>
              <w:t>1, 2, 3, 4, 5, 6</w:t>
            </w:r>
          </w:p>
        </w:tc>
      </w:tr>
      <w:tr w:rsidR="007D7F29" w14:paraId="755C8F18" w14:textId="77777777" w:rsidTr="00E479AA">
        <w:trPr>
          <w:jc w:val="center"/>
        </w:trPr>
        <w:tc>
          <w:tcPr>
            <w:tcW w:w="2660" w:type="dxa"/>
          </w:tcPr>
          <w:p w14:paraId="2282A5CE" w14:textId="77777777" w:rsidR="007D7F29" w:rsidRDefault="007D7F29" w:rsidP="00E479AA">
            <w:proofErr w:type="spellStart"/>
            <w:r>
              <w:t>Fuzzings</w:t>
            </w:r>
            <w:proofErr w:type="spellEnd"/>
          </w:p>
        </w:tc>
        <w:tc>
          <w:tcPr>
            <w:tcW w:w="5386" w:type="dxa"/>
          </w:tcPr>
          <w:p w14:paraId="091F8B42" w14:textId="77777777" w:rsidR="007D7F29" w:rsidRDefault="007D7F29" w:rsidP="00E479AA">
            <w:r>
              <w:t>[Waterfall, Test Driven Development],</w:t>
            </w:r>
          </w:p>
          <w:p w14:paraId="1A2E1807" w14:textId="77777777" w:rsidR="007D7F29" w:rsidRDefault="007D7F29" w:rsidP="00E479AA">
            <w:r>
              <w:t>[Change management, Testing, Implementation, Debugging, Refactoring]</w:t>
            </w:r>
          </w:p>
        </w:tc>
      </w:tr>
      <w:tr w:rsidR="007D7F29" w14:paraId="7EAEFA39" w14:textId="77777777" w:rsidTr="00E479AA">
        <w:trPr>
          <w:jc w:val="center"/>
        </w:trPr>
        <w:tc>
          <w:tcPr>
            <w:tcW w:w="2660" w:type="dxa"/>
          </w:tcPr>
          <w:p w14:paraId="7AEA81A7" w14:textId="77777777" w:rsidR="007D7F29" w:rsidRDefault="007D7F29" w:rsidP="00E479AA">
            <w:r>
              <w:t>Fuzzing concentrations</w:t>
            </w:r>
          </w:p>
        </w:tc>
        <w:tc>
          <w:tcPr>
            <w:tcW w:w="5386" w:type="dxa"/>
          </w:tcPr>
          <w:p w14:paraId="117CE021" w14:textId="77777777" w:rsidR="007D7F29" w:rsidRDefault="007D7F29" w:rsidP="00E479AA">
            <w:r>
              <w:t>0.001, 0.002, 0.005, 0.01, 0.02, 0.05, 0.2, 0.5, 1.0, 5.0</w:t>
            </w:r>
          </w:p>
        </w:tc>
      </w:tr>
      <w:tr w:rsidR="007D7F29" w14:paraId="323B5083" w14:textId="77777777" w:rsidTr="00E479AA">
        <w:trPr>
          <w:jc w:val="center"/>
        </w:trPr>
        <w:tc>
          <w:tcPr>
            <w:tcW w:w="2660" w:type="dxa"/>
          </w:tcPr>
          <w:p w14:paraId="19C24B4E" w14:textId="77777777" w:rsidR="007D7F29" w:rsidRDefault="007D7F29" w:rsidP="00E479AA">
            <w:r>
              <w:t>Projects per configuration</w:t>
            </w:r>
          </w:p>
        </w:tc>
        <w:tc>
          <w:tcPr>
            <w:tcW w:w="5386" w:type="dxa"/>
          </w:tcPr>
          <w:p w14:paraId="4DCFA6B5" w14:textId="77777777" w:rsidR="007D7F29" w:rsidRDefault="007D7F29" w:rsidP="00E479AA">
            <w:r>
              <w:t>25</w:t>
            </w:r>
          </w:p>
        </w:tc>
      </w:tr>
      <w:tr w:rsidR="007D7F29" w14:paraId="4C05A9B3" w14:textId="77777777" w:rsidTr="00E479AA">
        <w:trPr>
          <w:jc w:val="center"/>
        </w:trPr>
        <w:tc>
          <w:tcPr>
            <w:tcW w:w="2660" w:type="dxa"/>
          </w:tcPr>
          <w:p w14:paraId="288C7481" w14:textId="77777777" w:rsidR="007D7F29" w:rsidRDefault="007D7F29" w:rsidP="00E479AA">
            <w:r>
              <w:t>System operation traces</w:t>
            </w:r>
          </w:p>
        </w:tc>
        <w:tc>
          <w:tcPr>
            <w:tcW w:w="5386" w:type="dxa"/>
          </w:tcPr>
          <w:p w14:paraId="2F5E3435" w14:textId="77777777" w:rsidR="007D7F29" w:rsidRDefault="007D7F29" w:rsidP="00E479AA">
            <w:r>
              <w:t>10</w:t>
            </w:r>
          </w:p>
        </w:tc>
      </w:tr>
      <w:tr w:rsidR="007D7F29" w14:paraId="4665D878" w14:textId="77777777" w:rsidTr="00E479AA">
        <w:trPr>
          <w:jc w:val="center"/>
        </w:trPr>
        <w:tc>
          <w:tcPr>
            <w:tcW w:w="2660" w:type="dxa"/>
          </w:tcPr>
          <w:p w14:paraId="104C06B5" w14:textId="77777777" w:rsidR="007D7F29" w:rsidRDefault="007D7F29" w:rsidP="00E479AA">
            <w:r>
              <w:t>Max trace length</w:t>
            </w:r>
          </w:p>
        </w:tc>
        <w:tc>
          <w:tcPr>
            <w:tcW w:w="5386" w:type="dxa"/>
          </w:tcPr>
          <w:p w14:paraId="4FA9F697" w14:textId="77777777" w:rsidR="007D7F29" w:rsidRDefault="007D7F29" w:rsidP="00E479AA">
            <w:r>
              <w:t>750</w:t>
            </w:r>
          </w:p>
        </w:tc>
      </w:tr>
    </w:tbl>
    <w:p w14:paraId="706074D5" w14:textId="77777777" w:rsidR="007D7F29" w:rsidRPr="00801B65" w:rsidRDefault="007D7F29" w:rsidP="00FD241B"/>
    <w:p w14:paraId="5126D992" w14:textId="15728DF7" w:rsidR="00FD241B" w:rsidRDefault="00633620" w:rsidP="00801B65">
      <w:r>
        <w:t xml:space="preserve">All </w:t>
      </w:r>
      <w:r w:rsidR="00FD241B">
        <w:t>configurations</w:t>
      </w:r>
      <w:r>
        <w:t xml:space="preserve"> were executed for a software development team of 3 actors, with simulations executing for a maximum of 500 ticks</w:t>
      </w:r>
      <w:r w:rsidR="00FD241B">
        <w:t>.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56358A73" w14:textId="21FC830B" w:rsidR="00801B65" w:rsidRDefault="00633620" w:rsidP="00801B65">
      <w:r>
        <w:t xml:space="preserve">Software projects consisted of up </w:t>
      </w:r>
      <w:r w:rsidR="00FD241B">
        <w:t>between 1 and</w:t>
      </w:r>
      <w:r>
        <w:t xml:space="preserve"> 6 features, with projects divided into small (2 chunks per feature) and large (4 chunks per feature).</w:t>
      </w:r>
      <w:r w:rsidR="00FD241B">
        <w:t xml:space="preserve"> </w:t>
      </w:r>
      <w:r>
        <w:t>Both the waterfall and test driven develop</w:t>
      </w:r>
      <w:r w:rsidR="00402D95">
        <w:t>ment</w:t>
      </w:r>
      <w:r>
        <w:t xml:space="preserve"> strategies were</w:t>
      </w:r>
      <w:r w:rsidR="00402D95">
        <w:t xml:space="preserve"> simulated.  In either case, the distraction </w:t>
      </w:r>
      <w:proofErr w:type="spellStart"/>
      <w:r w:rsidR="00402D95">
        <w:t>fuzzer</w:t>
      </w:r>
      <w:proofErr w:type="spellEnd"/>
      <w:r w:rsidR="00402D95">
        <w:t xml:space="preserve"> was applied to either the high level software development workflow, or to the set of lower level set of development activity workflows (implementation, testing, debugging, </w:t>
      </w:r>
      <w:proofErr w:type="gramStart"/>
      <w:r w:rsidR="00402D95">
        <w:t>refactoring</w:t>
      </w:r>
      <w:proofErr w:type="gramEnd"/>
      <w:r w:rsidR="00402D95">
        <w:t xml:space="preserve"> and change management).  Specification was excluded</w:t>
      </w:r>
      <w:r w:rsidR="00FD241B">
        <w:t xml:space="preserve"> as fuzzing this workflow would have prevented evaluation of the effect of fuzzing on other development activities.  The </w:t>
      </w:r>
      <w:proofErr w:type="spellStart"/>
      <w:r w:rsidR="00FD241B" w:rsidRPr="00786AA2">
        <w:rPr>
          <w:rFonts w:ascii="Consolas" w:hAnsi="Consolas" w:cs="Consolas"/>
        </w:rPr>
        <w:t>incomplete_procedure</w:t>
      </w:r>
      <w:proofErr w:type="spellEnd"/>
      <w:r w:rsidR="00FD241B">
        <w:t xml:space="preserve"> distraction </w:t>
      </w:r>
      <w:proofErr w:type="spellStart"/>
      <w:r w:rsidR="00FD241B">
        <w:t>fuzzer</w:t>
      </w:r>
      <w:proofErr w:type="spellEnd"/>
      <w:r w:rsidR="00FD241B">
        <w:t xml:space="preserve"> was applied using the default probability mass function described above, with concentrations between 0.001 and 5.0.</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0676877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2C12F5">
        <w:t xml:space="preserve">Figure </w:t>
      </w:r>
      <w:r>
        <w:t>X</w:t>
      </w:r>
      <w:r w:rsidR="00786AA2">
        <w:t>XX</w:t>
      </w:r>
      <w:r>
        <w:t xml:space="preserve"> illustrates that the problem domain conforms </w:t>
      </w:r>
      <w:proofErr w:type="gramStart"/>
      <w:r>
        <w:t>with</w:t>
      </w:r>
      <w:proofErr w:type="gramEnd"/>
      <w:r>
        <w:t xml:space="preserve"> this expectation, with total number of commits growing exponentially as the project increases in size.  The plot also distinguishes between small (blue) and large (red) feature projects, </w:t>
      </w:r>
      <w:r>
        <w:lastRenderedPageBreak/>
        <w:t>showing that the total number of commits in these types of projects is clearly distinguishable, and that the total number of commits for smaller feature projects (i.e. with fewer inter-dependencies within chunks) grows more slowly than for larger feature projects.</w:t>
      </w:r>
    </w:p>
    <w:p w14:paraId="1923D1C0" w14:textId="6FF1F25F" w:rsidR="00E830B3" w:rsidRDefault="003C37AE" w:rsidP="00CD407C">
      <w:r>
        <w:t xml:space="preserve">A second hypothesis considered the relationship between project size and mean time to failure for projects without fuzzing. It was hypothesized that </w:t>
      </w:r>
      <w:r w:rsidR="00786AA2">
        <w:t>larger projects would have a lower MTF, because the additional complexity experienced by larger projects would increase the probability of a bug being manifested.  Again, Figure XXX confirms this expectation, with the MTF of p</w:t>
      </w:r>
      <w:r w:rsidR="00CD407C">
        <w:t>rojects declining rapidly towards 4000 ticks and then stabilizing.  The stabilization may occur because refactoring efforts limit inter-feature dependency (and so de-coupling features from one another) but not intra-feature dependency.</w:t>
      </w:r>
    </w:p>
    <w:p w14:paraId="2FEC18B4" w14:textId="61057217" w:rsidR="00CD407C" w:rsidRDefault="00CD407C" w:rsidP="00CD407C">
      <w:r>
        <w:t>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the presence of fuzzing, all projects were fully implemented and there was little difference between the performance of the waterfall and test driven development strategies.</w:t>
      </w:r>
    </w:p>
    <w:p w14:paraId="4881A580" w14:textId="30B6FA64" w:rsidR="00CD407C" w:rsidRDefault="00CD407C" w:rsidP="0042086E">
      <w:pPr>
        <w:pStyle w:val="Heading2"/>
      </w:pPr>
      <w:r>
        <w:t>Simulations with Fuzzing</w:t>
      </w:r>
    </w:p>
    <w:p w14:paraId="0D515BBC" w14:textId="71CDFD69"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Two aspects of the effect of fuzzing are explored: feature completion and resulting system mean time to failure.</w:t>
      </w:r>
    </w:p>
    <w:p w14:paraId="042DF2F3" w14:textId="067F9AA3" w:rsidR="00A610F5" w:rsidRDefault="00A610F5" w:rsidP="00CD407C">
      <w:r>
        <w:t>Figures</w:t>
      </w:r>
    </w:p>
    <w:p w14:paraId="5F23A624" w14:textId="68D559B2" w:rsidR="009742A9" w:rsidRDefault="009742A9" w:rsidP="00CD407C"/>
    <w:p w14:paraId="4C34BC1C" w14:textId="62C15D16" w:rsidR="00C22697" w:rsidRPr="00C22697" w:rsidRDefault="00C22697" w:rsidP="00C22697"/>
    <w:p w14:paraId="380CA279" w14:textId="50026200" w:rsidR="00525611" w:rsidRDefault="00525611" w:rsidP="00495D6B">
      <w:r>
        <w:t>Conclusions</w:t>
      </w:r>
      <w:r w:rsidR="003C37AE" w:rsidRPr="003C37AE">
        <w:rPr>
          <w:noProof/>
          <w:lang w:val="en-GB" w:eastAsia="en-GB"/>
        </w:rPr>
        <w:t xml:space="preserve"> </w:t>
      </w:r>
    </w:p>
    <w:p w14:paraId="6EA00D8B" w14:textId="255A2B93" w:rsidR="00D04055" w:rsidRDefault="00D04055" w:rsidP="0038183C"/>
    <w:p w14:paraId="3ADD6529" w14:textId="77777777" w:rsidR="009F225B" w:rsidRDefault="009F225B" w:rsidP="008A46B5">
      <w:pPr>
        <w:pStyle w:val="Heading1"/>
        <w:rPr>
          <w:color w:val="FF0000"/>
        </w:rPr>
      </w:pPr>
      <w:r>
        <w:t>References</w:t>
      </w:r>
    </w:p>
    <w:p w14:paraId="3D4B5231" w14:textId="6AC37725" w:rsidR="00A15C6F" w:rsidRPr="00A15C6F" w:rsidRDefault="003A6950" w:rsidP="00A15C6F">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A15C6F" w:rsidRPr="00A15C6F">
        <w:rPr>
          <w:noProof/>
          <w:szCs w:val="24"/>
        </w:rPr>
        <w:t xml:space="preserve">Aalst, W. M. P. Van Der. 2004. “Why workflow is NOT just a Pi-process,” </w:t>
      </w:r>
      <w:r w:rsidR="00A15C6F" w:rsidRPr="00A15C6F">
        <w:rPr>
          <w:i/>
          <w:iCs/>
          <w:noProof/>
          <w:szCs w:val="24"/>
        </w:rPr>
        <w:t>BPTrends</w:t>
      </w:r>
      <w:r w:rsidR="00A15C6F" w:rsidRPr="00A15C6F">
        <w:rPr>
          <w:noProof/>
          <w:szCs w:val="24"/>
        </w:rPr>
        <w:t>, pp. 1–2.</w:t>
      </w:r>
    </w:p>
    <w:p w14:paraId="0D9D095B"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Anderson, S., and Felici, M. 2004. “Heterogeneous Modelling of Evolution for Socio-technical Systems,” in </w:t>
      </w:r>
      <w:r w:rsidRPr="00A15C6F">
        <w:rPr>
          <w:i/>
          <w:iCs/>
          <w:noProof/>
          <w:szCs w:val="24"/>
        </w:rPr>
        <w:t>Supplemental Volume of the 2004 International Conference on Dependable Systems and Networks, Workshop on Interdisciplinary approaches to achieving and analysing system dependability</w:t>
      </w:r>
      <w:r w:rsidRPr="00A15C6F">
        <w:rPr>
          <w:noProof/>
          <w:szCs w:val="24"/>
        </w:rPr>
        <w:t>, Florence, Italy, June, pp. 210–215.</w:t>
      </w:r>
    </w:p>
    <w:p w14:paraId="5C7C9C95"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Bade, D. 2007. “Structures, standards, and the people who make them meaningful.,”</w:t>
      </w:r>
    </w:p>
    <w:p w14:paraId="338FE6A2"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Baxter, G. D., Burns, A., and Tan, K. 2007. “Evaluating Timebands as a Tool for Structuring the Design of Socio-Technical Systems,” in </w:t>
      </w:r>
      <w:r w:rsidRPr="00A15C6F">
        <w:rPr>
          <w:i/>
          <w:iCs/>
          <w:noProof/>
          <w:szCs w:val="24"/>
        </w:rPr>
        <w:t>Contemporary Ergonomics 2007</w:t>
      </w:r>
      <w:r w:rsidRPr="00A15C6F">
        <w:rPr>
          <w:noProof/>
          <w:szCs w:val="24"/>
        </w:rPr>
        <w:t>, P. Bust (ed.), London, UK, pp. 55–60.</w:t>
      </w:r>
    </w:p>
    <w:p w14:paraId="328F9AE9"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Beck, K. 2002. </w:t>
      </w:r>
      <w:r w:rsidRPr="00A15C6F">
        <w:rPr>
          <w:i/>
          <w:iCs/>
          <w:noProof/>
          <w:szCs w:val="24"/>
        </w:rPr>
        <w:t>Test Driven Development by Example</w:t>
      </w:r>
      <w:r w:rsidRPr="00A15C6F">
        <w:rPr>
          <w:noProof/>
          <w:szCs w:val="24"/>
        </w:rPr>
        <w:t>, Signature, Addison Wesley.</w:t>
      </w:r>
    </w:p>
    <w:p w14:paraId="4A36B01D"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Benington, H. D. 1983. “Production of Large Computer Programs,” </w:t>
      </w:r>
      <w:r w:rsidRPr="00A15C6F">
        <w:rPr>
          <w:i/>
          <w:iCs/>
          <w:noProof/>
          <w:szCs w:val="24"/>
        </w:rPr>
        <w:t>Annals of the History of Computing</w:t>
      </w:r>
      <w:r w:rsidRPr="00A15C6F">
        <w:rPr>
          <w:noProof/>
          <w:szCs w:val="24"/>
        </w:rPr>
        <w:t>, (5:4), pp. 350–361.</w:t>
      </w:r>
    </w:p>
    <w:p w14:paraId="2F0F2FB6"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Bennett, S., McRobb, S., and Farmer, R. 2006. </w:t>
      </w:r>
      <w:r w:rsidRPr="00A15C6F">
        <w:rPr>
          <w:i/>
          <w:iCs/>
          <w:noProof/>
          <w:szCs w:val="24"/>
        </w:rPr>
        <w:t>Object Oriented Systems Analysis and Design Using {UML}</w:t>
      </w:r>
      <w:r w:rsidRPr="00A15C6F">
        <w:rPr>
          <w:noProof/>
          <w:szCs w:val="24"/>
        </w:rPr>
        <w:t>, (Third.), Shoppenhangers Road, Maidenhead, Berkshire, SL6 2QL: McGraw Hill.</w:t>
      </w:r>
    </w:p>
    <w:p w14:paraId="74A63786"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Besnard, D., and Baxter, G. 2003. “Human compensations for undependable systems,” Claremont Tower, Claremont Road, Newcastle upon Tyne, NE1 7RU, UK.</w:t>
      </w:r>
    </w:p>
    <w:p w14:paraId="27AD0ACA"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Bonen, Z. 1979. “Evolutionary Behavior of Complex Sociotechnical Systems,” Institute of Technology, 50 Memorial Drive, Cambridge, Massachusetts 02139.</w:t>
      </w:r>
    </w:p>
    <w:p w14:paraId="3483ABA5"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Bryans, J. W., and Ryan, P. Y. A. 2004. “Towards an inter-disciplinary dependability analysis of an e-voting system,” in </w:t>
      </w:r>
      <w:r w:rsidRPr="00A15C6F">
        <w:rPr>
          <w:i/>
          <w:iCs/>
          <w:noProof/>
          <w:szCs w:val="24"/>
        </w:rPr>
        <w:t>Workshop on Interdisciplinary approaches to achieving and analysing system Dependability</w:t>
      </w:r>
      <w:r w:rsidRPr="00A15C6F">
        <w:rPr>
          <w:noProof/>
          <w:szCs w:val="24"/>
        </w:rPr>
        <w:t>, M. Harrison and L. Strigini (eds.).</w:t>
      </w:r>
    </w:p>
    <w:p w14:paraId="3A5C9EA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Coles, H. 2014. “Pitest Release 1.0.0.,”</w:t>
      </w:r>
    </w:p>
    <w:p w14:paraId="0E3E371F"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Crabtree, A., Nichols, D. M., O’Brien, J., Rouncefield, M., and Twidale, M. B. 2000. “Ethnomethodologically-informed ethnography and information systems design,” </w:t>
      </w:r>
      <w:r w:rsidRPr="00A15C6F">
        <w:rPr>
          <w:i/>
          <w:iCs/>
          <w:noProof/>
          <w:szCs w:val="24"/>
        </w:rPr>
        <w:t xml:space="preserve">Journal of the </w:t>
      </w:r>
      <w:r w:rsidRPr="00A15C6F">
        <w:rPr>
          <w:i/>
          <w:iCs/>
          <w:noProof/>
          <w:szCs w:val="24"/>
        </w:rPr>
        <w:lastRenderedPageBreak/>
        <w:t>American Society for Information Science</w:t>
      </w:r>
      <w:r w:rsidRPr="00A15C6F">
        <w:rPr>
          <w:noProof/>
          <w:szCs w:val="24"/>
        </w:rPr>
        <w:t>, (51:7), pp. 666–682.</w:t>
      </w:r>
    </w:p>
    <w:p w14:paraId="03D54F52"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Dardenne, A., van Lamsweerde, A., and Fickas, S. 1993. “Goal-directed Requirements Acquisition,” </w:t>
      </w:r>
      <w:r w:rsidRPr="00A15C6F">
        <w:rPr>
          <w:i/>
          <w:iCs/>
          <w:noProof/>
          <w:szCs w:val="24"/>
        </w:rPr>
        <w:t>Science of Computer Programming</w:t>
      </w:r>
      <w:r w:rsidRPr="00A15C6F">
        <w:rPr>
          <w:noProof/>
          <w:szCs w:val="24"/>
        </w:rPr>
        <w:t>, (20), pp. 3–50.</w:t>
      </w:r>
    </w:p>
    <w:p w14:paraId="2950B2F7"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DeMillo, R. A., Lipton, R. J., and Sayward, F. G. 1978. “Hints on Test Data Selection: Help for the Practicing Programmer,” </w:t>
      </w:r>
      <w:r w:rsidRPr="00A15C6F">
        <w:rPr>
          <w:i/>
          <w:iCs/>
          <w:noProof/>
          <w:szCs w:val="24"/>
        </w:rPr>
        <w:t>IEEE Computer</w:t>
      </w:r>
      <w:r w:rsidRPr="00A15C6F">
        <w:rPr>
          <w:noProof/>
          <w:szCs w:val="24"/>
        </w:rPr>
        <w:t>, (11:4), pp. 34–41.</w:t>
      </w:r>
    </w:p>
    <w:p w14:paraId="17EE6DB9"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Dewsbury, G., and Dobson, J. (Eds.). 2007. </w:t>
      </w:r>
      <w:r w:rsidRPr="00A15C6F">
        <w:rPr>
          <w:i/>
          <w:iCs/>
          <w:noProof/>
          <w:szCs w:val="24"/>
        </w:rPr>
        <w:t>Responsibility and Dependable Systems</w:t>
      </w:r>
      <w:r w:rsidRPr="00A15C6F">
        <w:rPr>
          <w:noProof/>
          <w:szCs w:val="24"/>
        </w:rPr>
        <w:t>, Springer-Verlag London Ltd.</w:t>
      </w:r>
    </w:p>
    <w:p w14:paraId="30F40A54"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El-Hassan, O., and Fiadeiro, J. L. 2007. “Role-based Architectural Modelling of Socio-Technical Systems,” </w:t>
      </w:r>
      <w:r w:rsidRPr="00A15C6F">
        <w:rPr>
          <w:i/>
          <w:iCs/>
          <w:noProof/>
          <w:szCs w:val="24"/>
        </w:rPr>
        <w:t>Electronic Notes in Theoretical Computer Science</w:t>
      </w:r>
      <w:r w:rsidRPr="00A15C6F">
        <w:rPr>
          <w:noProof/>
          <w:szCs w:val="24"/>
        </w:rPr>
        <w:t>, (181), pp. 5–17.</w:t>
      </w:r>
    </w:p>
    <w:p w14:paraId="1D3D143B"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Filman, R. E., and Friedman, D. P. 2001. “Aspect-Oriented Programming is Quantification and Obliviousness,” Bloomington.</w:t>
      </w:r>
    </w:p>
    <w:p w14:paraId="4B3DDB7F"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Hałas, K. 2016. “MutPy 0.4.0</w:t>
      </w:r>
      <w:r w:rsidRPr="00A15C6F">
        <w:rPr>
          <w:rFonts w:ascii="Times New Roman" w:hAnsi="Times New Roman"/>
          <w:noProof/>
          <w:szCs w:val="24"/>
        </w:rPr>
        <w:t> </w:t>
      </w:r>
      <w:r w:rsidRPr="00A15C6F">
        <w:rPr>
          <w:noProof/>
          <w:szCs w:val="24"/>
        </w:rPr>
        <w:t>: Python Package Index.,”</w:t>
      </w:r>
    </w:p>
    <w:p w14:paraId="1F1A7C98"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Herrmann, T., and Loser, K.-U. 1999. “Vagueness in models of socio-technical systems,” </w:t>
      </w:r>
      <w:r w:rsidRPr="00A15C6F">
        <w:rPr>
          <w:i/>
          <w:iCs/>
          <w:noProof/>
          <w:szCs w:val="24"/>
        </w:rPr>
        <w:t>Behaviour &amp; Information Technology</w:t>
      </w:r>
      <w:r w:rsidRPr="00A15C6F">
        <w:rPr>
          <w:noProof/>
          <w:szCs w:val="24"/>
        </w:rPr>
        <w:t>, (18:5), pp. 313–323.</w:t>
      </w:r>
    </w:p>
    <w:p w14:paraId="562A8472"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ter Hofstede, A. H. M., van der Aalst, W. M. P., Adams, M., and Russell, N. (Eds.). 2010. </w:t>
      </w:r>
      <w:r w:rsidRPr="00A15C6F">
        <w:rPr>
          <w:i/>
          <w:iCs/>
          <w:noProof/>
          <w:szCs w:val="24"/>
        </w:rPr>
        <w:t>Modern Business Process Automation - {YAWL} and its Support Environment</w:t>
      </w:r>
      <w:r w:rsidRPr="00A15C6F">
        <w:rPr>
          <w:noProof/>
          <w:szCs w:val="24"/>
        </w:rPr>
        <w:t xml:space="preserve"> </w:t>
      </w:r>
      <w:r w:rsidRPr="00A15C6F">
        <w:rPr>
          <w:i/>
          <w:iCs/>
          <w:noProof/>
          <w:szCs w:val="24"/>
        </w:rPr>
        <w:t>Modern Business Process Automation</w:t>
      </w:r>
      <w:r w:rsidRPr="00A15C6F">
        <w:rPr>
          <w:noProof/>
          <w:szCs w:val="24"/>
        </w:rPr>
        <w:t>, Springer.</w:t>
      </w:r>
    </w:p>
    <w:p w14:paraId="3827F037"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Israilidis, J., Lock, R., and Cooke, L. 2013. “Ignorance Management,” </w:t>
      </w:r>
      <w:r w:rsidRPr="00A15C6F">
        <w:rPr>
          <w:i/>
          <w:iCs/>
          <w:noProof/>
          <w:szCs w:val="24"/>
        </w:rPr>
        <w:t>Management Dynamics in the Knowledge Economy</w:t>
      </w:r>
      <w:r w:rsidRPr="00A15C6F">
        <w:rPr>
          <w:noProof/>
          <w:szCs w:val="24"/>
        </w:rPr>
        <w:t>, (1:1), pp. 71–85.</w:t>
      </w:r>
    </w:p>
    <w:p w14:paraId="6F374FE9"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Lock, R., Storer, T., Harvey, N., Hughes, C., and Sommerville, I. 2007. “Observations of the {S}cottish Elections 2007,” in </w:t>
      </w:r>
      <w:r w:rsidRPr="00A15C6F">
        <w:rPr>
          <w:i/>
          <w:iCs/>
          <w:noProof/>
          <w:szCs w:val="24"/>
        </w:rPr>
        <w:t>eGov 2007, Third e-Government Workshop</w:t>
      </w:r>
      <w:r w:rsidRPr="00A15C6F">
        <w:rPr>
          <w:noProof/>
          <w:szCs w:val="24"/>
        </w:rPr>
        <w:t>, Leeds, UK, September (available at http://www.indeedproject.ac.uk/publications/pdfs/lock07observations.pdf).</w:t>
      </w:r>
    </w:p>
    <w:p w14:paraId="380186FF"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Lyytinen, K., and Newman, M. 2008. “Explaining information systems change: a punctuated socio-technical change model,” </w:t>
      </w:r>
      <w:r w:rsidRPr="00A15C6F">
        <w:rPr>
          <w:i/>
          <w:iCs/>
          <w:noProof/>
          <w:szCs w:val="24"/>
        </w:rPr>
        <w:t>European Journal of Information Systems</w:t>
      </w:r>
      <w:r w:rsidRPr="00A15C6F">
        <w:rPr>
          <w:noProof/>
          <w:szCs w:val="24"/>
        </w:rPr>
        <w:t>, (17:6), pp. 589–613.</w:t>
      </w:r>
    </w:p>
    <w:p w14:paraId="2DA4A6F3"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Naylor, T., and Finger, J. M. 1967. “Verification of Computer Simulation Models,” </w:t>
      </w:r>
      <w:r w:rsidRPr="00A15C6F">
        <w:rPr>
          <w:i/>
          <w:iCs/>
          <w:noProof/>
          <w:szCs w:val="24"/>
        </w:rPr>
        <w:t>Management Science</w:t>
      </w:r>
      <w:r w:rsidRPr="00A15C6F">
        <w:rPr>
          <w:noProof/>
          <w:szCs w:val="24"/>
        </w:rPr>
        <w:t>, (14:2).</w:t>
      </w:r>
    </w:p>
    <w:p w14:paraId="20A5889A"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OMG. 2007. “{OMG} Unified Modeling Language ({OMG UML}) Superstructure.,”</w:t>
      </w:r>
    </w:p>
    <w:p w14:paraId="09764B0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OMG. 2011. “{OMG} Business Process Model and Notation ({OMG UML}) Superstructure.,”</w:t>
      </w:r>
    </w:p>
    <w:p w14:paraId="1A27E451"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Pentland, B. T., and Feldman, M. S. 2005. “Organizational routines as a unit of analysis,” </w:t>
      </w:r>
      <w:r w:rsidRPr="00A15C6F">
        <w:rPr>
          <w:i/>
          <w:iCs/>
          <w:noProof/>
          <w:szCs w:val="24"/>
        </w:rPr>
        <w:t>Industrial and Corporate Change</w:t>
      </w:r>
      <w:r w:rsidRPr="00A15C6F">
        <w:rPr>
          <w:noProof/>
          <w:szCs w:val="24"/>
        </w:rPr>
        <w:t>, (14:5), pp. 793–815.</w:t>
      </w:r>
    </w:p>
    <w:p w14:paraId="076EBC7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Robinson, B. 1996. “Limited horizons, limited influence: Information technology the London Ambulance Service,” in </w:t>
      </w:r>
      <w:r w:rsidRPr="00A15C6F">
        <w:rPr>
          <w:i/>
          <w:iCs/>
          <w:noProof/>
          <w:szCs w:val="24"/>
        </w:rPr>
        <w:t>Proceedings of the International Symposium on Technology and Society Technical Expertise and Public Decisions</w:t>
      </w:r>
      <w:r w:rsidRPr="00A15C6F">
        <w:rPr>
          <w:noProof/>
          <w:szCs w:val="24"/>
        </w:rPr>
        <w:t>, IEEE Computer Society Press, June, pp. 506–514.</w:t>
      </w:r>
    </w:p>
    <w:p w14:paraId="3E3FD354"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Shull, F. 2011. “Assuring the Future? A Look at Validating Climate Model Software,” </w:t>
      </w:r>
      <w:r w:rsidRPr="00A15C6F">
        <w:rPr>
          <w:i/>
          <w:iCs/>
          <w:noProof/>
          <w:szCs w:val="24"/>
        </w:rPr>
        <w:t>IEEE Software</w:t>
      </w:r>
      <w:r w:rsidRPr="00A15C6F">
        <w:rPr>
          <w:noProof/>
          <w:szCs w:val="24"/>
        </w:rPr>
        <w:t>, (28:5), pp. 4–8.</w:t>
      </w:r>
    </w:p>
    <w:p w14:paraId="319B11A9"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Sommerville, I., and Dobson, J. 2008. “Socio-technical systems engineering.,”</w:t>
      </w:r>
    </w:p>
    <w:p w14:paraId="2501599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Sommerville, I., Lock, R., Storer, T., and Dobson, J. 2009. “Deriving Information Requirements from Responsibility Models,” in </w:t>
      </w:r>
      <w:r w:rsidRPr="00A15C6F">
        <w:rPr>
          <w:i/>
          <w:iCs/>
          <w:noProof/>
          <w:szCs w:val="24"/>
        </w:rPr>
        <w:t>Advanced Information Systems Engineering, 21st International Conference, CAiSE 2009</w:t>
      </w:r>
      <w:r w:rsidRPr="00A15C6F">
        <w:rPr>
          <w:noProof/>
          <w:szCs w:val="24"/>
        </w:rPr>
        <w:t>, Lecture Notes in Computer Science, P. Van Eck, J. Gordijn, and R. Wieringa (eds.), (Vol. 5565), Amsterdam, Netherlands: Springer Verlag, June, pp. 515–529.</w:t>
      </w:r>
    </w:p>
    <w:p w14:paraId="3FD5A2A2"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Sommerville, I., Storer, T., and Lock, R. 2009. “Responsibility Modelling for Civil Emergency Planning,” </w:t>
      </w:r>
      <w:r w:rsidRPr="00A15C6F">
        <w:rPr>
          <w:i/>
          <w:iCs/>
          <w:noProof/>
          <w:szCs w:val="24"/>
        </w:rPr>
        <w:t>Risk Management</w:t>
      </w:r>
      <w:r w:rsidRPr="00A15C6F">
        <w:rPr>
          <w:noProof/>
          <w:szCs w:val="24"/>
        </w:rPr>
        <w:t>, (11:3–4), pp. 179–207.</w:t>
      </w:r>
    </w:p>
    <w:p w14:paraId="01CCF8F9"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Steinberg, D., Budinsky, F., Paternostro, M., and Merks, E. 2009. </w:t>
      </w:r>
      <w:r w:rsidRPr="00A15C6F">
        <w:rPr>
          <w:i/>
          <w:iCs/>
          <w:noProof/>
          <w:szCs w:val="24"/>
        </w:rPr>
        <w:t>{EMF}: Eclipse Modeling Framework</w:t>
      </w:r>
      <w:r w:rsidRPr="00A15C6F">
        <w:rPr>
          <w:noProof/>
          <w:szCs w:val="24"/>
        </w:rPr>
        <w:t>, (Second.), Addison-Wesley Professional.</w:t>
      </w:r>
    </w:p>
    <w:p w14:paraId="2F780CF3"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Storer, T. 2015. “Ringneck Repository GitHub Mirror.,”</w:t>
      </w:r>
    </w:p>
    <w:p w14:paraId="2B958B5D"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Storer, T. 2017a. “Theatre_Ag GitHub Repository.,”</w:t>
      </w:r>
    </w:p>
    <w:p w14:paraId="23104B66"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Storer, T. 2017b. “Software Development Workflow GitHub Repository.,”</w:t>
      </w:r>
    </w:p>
    <w:p w14:paraId="43294F03"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Susman, G. I. 1976. </w:t>
      </w:r>
      <w:r w:rsidRPr="00A15C6F">
        <w:rPr>
          <w:i/>
          <w:iCs/>
          <w:noProof/>
          <w:szCs w:val="24"/>
        </w:rPr>
        <w:t>Autonomy at Work: A Sociotechnical Analysis of Participative Management</w:t>
      </w:r>
      <w:r w:rsidRPr="00A15C6F">
        <w:rPr>
          <w:noProof/>
          <w:szCs w:val="24"/>
        </w:rPr>
        <w:t>, Praeger.</w:t>
      </w:r>
    </w:p>
    <w:p w14:paraId="22C90075"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Takanen, A., DeMott, J. D., and Mille, C. 2008. </w:t>
      </w:r>
      <w:r w:rsidRPr="00A15C6F">
        <w:rPr>
          <w:i/>
          <w:iCs/>
          <w:noProof/>
          <w:szCs w:val="24"/>
        </w:rPr>
        <w:t>Fuzzing for Software Security Testing and Quality Assurance</w:t>
      </w:r>
      <w:r w:rsidRPr="00A15C6F">
        <w:rPr>
          <w:noProof/>
          <w:szCs w:val="24"/>
        </w:rPr>
        <w:t>, Information Security and Privacy Series, 658 Canton St. Norwood, MA 02062: Artech House.</w:t>
      </w:r>
    </w:p>
    <w:p w14:paraId="14233E3B"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Teo, M. 2016. “PyMuTester Documentation.,”</w:t>
      </w:r>
    </w:p>
    <w:p w14:paraId="271719FA"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U.S. CFTC/SEC. 2010. “Findings Regarding the Market Events of {May} 6, 2010. Report of the Staffs of the {CFTC} and {SEC} to the Joint Advisory Committee on Emerging Regulatory Issues.,”</w:t>
      </w:r>
    </w:p>
    <w:p w14:paraId="3C4C5CAB"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Vespignani, A. 2011. “Modelling dynamical processes in complex socio-technical systems,” </w:t>
      </w:r>
      <w:r w:rsidRPr="00A15C6F">
        <w:rPr>
          <w:i/>
          <w:iCs/>
          <w:noProof/>
          <w:szCs w:val="24"/>
        </w:rPr>
        <w:t>Nature Physics</w:t>
      </w:r>
      <w:r w:rsidRPr="00A15C6F">
        <w:rPr>
          <w:noProof/>
          <w:szCs w:val="24"/>
        </w:rPr>
        <w:t>, (8:1), pp. 32–39.</w:t>
      </w:r>
    </w:p>
    <w:p w14:paraId="588BE596"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lastRenderedPageBreak/>
        <w:t xml:space="preserve">Voinov, A., and Shugart, H. H. 2013. “‘Integronsters’, integral and integrated modeling,” </w:t>
      </w:r>
      <w:r w:rsidRPr="00A15C6F">
        <w:rPr>
          <w:i/>
          <w:iCs/>
          <w:noProof/>
          <w:szCs w:val="24"/>
        </w:rPr>
        <w:t>Environmental Modelling and Software</w:t>
      </w:r>
      <w:r w:rsidRPr="00A15C6F">
        <w:rPr>
          <w:noProof/>
          <w:szCs w:val="24"/>
        </w:rPr>
        <w:t>, (39), pp. 149–158.</w:t>
      </w:r>
    </w:p>
    <w:p w14:paraId="09F380B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Wallis, P., and Cloughley, F. 2010. </w:t>
      </w:r>
      <w:r w:rsidRPr="00A15C6F">
        <w:rPr>
          <w:i/>
          <w:iCs/>
          <w:noProof/>
          <w:szCs w:val="24"/>
        </w:rPr>
        <w:t>The OBASHI Methodology</w:t>
      </w:r>
      <w:r w:rsidRPr="00A15C6F">
        <w:rPr>
          <w:noProof/>
          <w:szCs w:val="24"/>
        </w:rPr>
        <w:t>, The Stationery Office.</w:t>
      </w:r>
    </w:p>
    <w:p w14:paraId="5D9CA791"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Wallis, T., and Storer, T. 2017. “PyDySoFu GitHub Repository.,”</w:t>
      </w:r>
    </w:p>
    <w:p w14:paraId="5DD55864" w14:textId="6D3B9B9B"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Werneck, V. M. B., de Pádua Albuquerque Oliveira, A., and do Prado Leite, J. C. S. 2009. “Comparing {GORE} Frameworks: i-star and {KAOS},” in </w:t>
      </w:r>
      <w:r w:rsidRPr="00A15C6F">
        <w:rPr>
          <w:i/>
          <w:iCs/>
          <w:noProof/>
          <w:szCs w:val="24"/>
        </w:rPr>
        <w:t>Anais do {WER09} - Workshop em En</w:t>
      </w:r>
      <w:r>
        <w:rPr>
          <w:i/>
          <w:iCs/>
          <w:noProof/>
          <w:szCs w:val="24"/>
        </w:rPr>
        <w:t>genharia de Requisitos, Valparaí</w:t>
      </w:r>
      <w:r w:rsidRPr="00A15C6F">
        <w:rPr>
          <w:i/>
          <w:iCs/>
          <w:noProof/>
          <w:szCs w:val="24"/>
        </w:rPr>
        <w:t>so, Chile, Julho 16-17, 2009</w:t>
      </w:r>
      <w:r w:rsidRPr="00A15C6F">
        <w:rPr>
          <w:noProof/>
          <w:szCs w:val="24"/>
        </w:rPr>
        <w:t>, C. P. Ayala, C. T. L. L. Silva, and H. Astudillo (eds.).</w:t>
      </w:r>
    </w:p>
    <w:p w14:paraId="5CACD1B0"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Weyuker, E. J. 1982. “On Testing Non-testable Programs,” </w:t>
      </w:r>
      <w:r w:rsidRPr="00A15C6F">
        <w:rPr>
          <w:i/>
          <w:iCs/>
          <w:noProof/>
          <w:szCs w:val="24"/>
        </w:rPr>
        <w:t>The Computer Journal</w:t>
      </w:r>
      <w:r w:rsidRPr="00A15C6F">
        <w:rPr>
          <w:noProof/>
          <w:szCs w:val="24"/>
        </w:rPr>
        <w:t>, (25:4), pp. 465–470.</w:t>
      </w:r>
    </w:p>
    <w:p w14:paraId="6CF53336" w14:textId="77777777" w:rsidR="00A15C6F" w:rsidRPr="00A15C6F" w:rsidRDefault="00A15C6F" w:rsidP="00A15C6F">
      <w:pPr>
        <w:widowControl w:val="0"/>
        <w:autoSpaceDE w:val="0"/>
        <w:autoSpaceDN w:val="0"/>
        <w:adjustRightInd w:val="0"/>
        <w:spacing w:after="0"/>
        <w:ind w:left="480" w:hanging="480"/>
        <w:rPr>
          <w:noProof/>
          <w:szCs w:val="24"/>
        </w:rPr>
      </w:pPr>
      <w:r w:rsidRPr="00A15C6F">
        <w:rPr>
          <w:noProof/>
          <w:szCs w:val="24"/>
        </w:rPr>
        <w:t xml:space="preserve">White, S. A. 2004. “Introduction to BPMN,” </w:t>
      </w:r>
      <w:r w:rsidRPr="00A15C6F">
        <w:rPr>
          <w:i/>
          <w:iCs/>
          <w:noProof/>
          <w:szCs w:val="24"/>
        </w:rPr>
        <w:t>Business Process Trends</w:t>
      </w:r>
      <w:r w:rsidRPr="00A15C6F">
        <w:rPr>
          <w:noProof/>
          <w:szCs w:val="24"/>
        </w:rPr>
        <w:t>, (July).</w:t>
      </w:r>
    </w:p>
    <w:p w14:paraId="15BA9C80" w14:textId="77777777" w:rsidR="00A15C6F" w:rsidRPr="00A15C6F" w:rsidRDefault="00A15C6F" w:rsidP="00A15C6F">
      <w:pPr>
        <w:widowControl w:val="0"/>
        <w:autoSpaceDE w:val="0"/>
        <w:autoSpaceDN w:val="0"/>
        <w:adjustRightInd w:val="0"/>
        <w:spacing w:after="0"/>
        <w:ind w:left="480" w:hanging="480"/>
        <w:rPr>
          <w:noProof/>
        </w:rPr>
      </w:pPr>
      <w:r w:rsidRPr="00A15C6F">
        <w:rPr>
          <w:noProof/>
          <w:szCs w:val="24"/>
        </w:rPr>
        <w:t xml:space="preserve">Yu, E. 1995. “Modelling strategic relationships for process reengineering,” </w:t>
      </w:r>
      <w:r w:rsidRPr="00A15C6F">
        <w:rPr>
          <w:i/>
          <w:iCs/>
          <w:noProof/>
          <w:szCs w:val="24"/>
        </w:rPr>
        <w:t>Social Modeling for Requirements Engineering</w:t>
      </w:r>
      <w:r w:rsidRPr="00A15C6F">
        <w:rPr>
          <w:noProof/>
          <w:szCs w:val="24"/>
        </w:rPr>
        <w:t>, University of Toronto.</w:t>
      </w:r>
    </w:p>
    <w:p w14:paraId="524D6769" w14:textId="3496EB79" w:rsidR="00965AC6" w:rsidRDefault="003A6950" w:rsidP="00A15C6F">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0"/>
      <w:headerReference w:type="default" r:id="rId11"/>
      <w:footerReference w:type="even" r:id="rId12"/>
      <w:footerReference w:type="default" r:id="rId13"/>
      <w:footerReference w:type="first" r:id="rId1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4166A" w14:textId="77777777" w:rsidR="0035142C" w:rsidRDefault="0035142C">
      <w:r>
        <w:separator/>
      </w:r>
    </w:p>
  </w:endnote>
  <w:endnote w:type="continuationSeparator" w:id="0">
    <w:p w14:paraId="757D9284" w14:textId="77777777" w:rsidR="0035142C" w:rsidRDefault="00351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9742A9" w:rsidRDefault="009742A9"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9742A9" w:rsidRDefault="009742A9"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A15C6F">
      <w:rPr>
        <w:rStyle w:val="PageNumber"/>
        <w:b/>
        <w:i w:val="0"/>
        <w:noProof/>
      </w:rPr>
      <w:t>1</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9742A9" w:rsidRDefault="009742A9" w:rsidP="00F96CC8">
    <w:pPr>
      <w:pStyle w:val="Footer"/>
      <w:tabs>
        <w:tab w:val="clear" w:pos="360"/>
        <w:tab w:val="right" w:pos="9000"/>
      </w:tabs>
    </w:pPr>
    <w:r>
      <w:tab/>
      <w:t xml:space="preserve">Thirty-sixth International Conference on Information Systems, </w:t>
    </w:r>
    <w:proofErr w:type="spellStart"/>
    <w:r>
      <w:t>Forth</w:t>
    </w:r>
    <w:proofErr w:type="spellEnd"/>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FB7F11" w14:textId="77777777" w:rsidR="0035142C" w:rsidRDefault="0035142C">
      <w:r>
        <w:separator/>
      </w:r>
    </w:p>
  </w:footnote>
  <w:footnote w:type="continuationSeparator" w:id="0">
    <w:p w14:paraId="0C1D65FC" w14:textId="77777777" w:rsidR="0035142C" w:rsidRDefault="003514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9742A9" w:rsidRDefault="009742A9"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77777777" w:rsidR="009742A9" w:rsidRDefault="009742A9" w:rsidP="002D5089">
    <w:pPr>
      <w:pStyle w:val="Header"/>
      <w:tabs>
        <w:tab w:val="right" w:pos="9360"/>
      </w:tabs>
    </w:pPr>
    <w:r>
      <w:tab/>
      <w:t>Short Title up to 8 words</w:t>
    </w:r>
  </w:p>
  <w:p w14:paraId="70917034" w14:textId="77777777" w:rsidR="009742A9" w:rsidRDefault="009742A9"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9611F"/>
    <w:multiLevelType w:val="singleLevel"/>
    <w:tmpl w:val="DDEE8D5E"/>
    <w:lvl w:ilvl="0">
      <w:start w:val="1"/>
      <w:numFmt w:val="decimal"/>
      <w:lvlText w:val="%1."/>
      <w:legacy w:legacy="1" w:legacySpace="0" w:legacyIndent="144"/>
      <w:lvlJc w:val="left"/>
      <w:pPr>
        <w:ind w:left="144" w:hanging="144"/>
      </w:pPr>
    </w:lvl>
  </w:abstractNum>
  <w:abstractNum w:abstractNumId="22">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4AAC6963"/>
    <w:multiLevelType w:val="singleLevel"/>
    <w:tmpl w:val="DDEE8D5E"/>
    <w:lvl w:ilvl="0">
      <w:start w:val="1"/>
      <w:numFmt w:val="decimal"/>
      <w:lvlText w:val="%1."/>
      <w:legacy w:legacy="1" w:legacySpace="0" w:legacyIndent="144"/>
      <w:lvlJc w:val="left"/>
      <w:pPr>
        <w:ind w:left="144" w:hanging="144"/>
      </w:pPr>
    </w:lvl>
  </w:abstractNum>
  <w:abstractNum w:abstractNumId="24">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289287D"/>
    <w:multiLevelType w:val="singleLevel"/>
    <w:tmpl w:val="DDEE8D5E"/>
    <w:lvl w:ilvl="0">
      <w:start w:val="1"/>
      <w:numFmt w:val="decimal"/>
      <w:lvlText w:val="%1."/>
      <w:legacy w:legacy="1" w:legacySpace="0" w:legacyIndent="144"/>
      <w:lvlJc w:val="left"/>
      <w:pPr>
        <w:ind w:left="144" w:hanging="144"/>
      </w:pPr>
    </w:lvl>
  </w:abstractNum>
  <w:abstractNum w:abstractNumId="26">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9">
    <w:nsid w:val="58D51CC0"/>
    <w:multiLevelType w:val="singleLevel"/>
    <w:tmpl w:val="DDEE8D5E"/>
    <w:lvl w:ilvl="0">
      <w:start w:val="1"/>
      <w:numFmt w:val="decimal"/>
      <w:lvlText w:val="%1."/>
      <w:legacy w:legacy="1" w:legacySpace="0" w:legacyIndent="144"/>
      <w:lvlJc w:val="left"/>
      <w:pPr>
        <w:ind w:left="144" w:hanging="144"/>
      </w:pPr>
    </w:lvl>
  </w:abstractNum>
  <w:abstractNum w:abstractNumId="30">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A0A036E"/>
    <w:multiLevelType w:val="singleLevel"/>
    <w:tmpl w:val="61E616DA"/>
    <w:lvl w:ilvl="0">
      <w:start w:val="1"/>
      <w:numFmt w:val="decimal"/>
      <w:lvlText w:val="%1."/>
      <w:legacy w:legacy="1" w:legacySpace="0" w:legacyIndent="144"/>
      <w:lvlJc w:val="left"/>
      <w:pPr>
        <w:ind w:left="144" w:hanging="144"/>
      </w:pPr>
    </w:lvl>
  </w:abstractNum>
  <w:abstractNum w:abstractNumId="32">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3">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1"/>
  </w:num>
  <w:num w:numId="23">
    <w:abstractNumId w:val="19"/>
  </w:num>
  <w:num w:numId="24">
    <w:abstractNumId w:val="11"/>
  </w:num>
  <w:num w:numId="25">
    <w:abstractNumId w:val="21"/>
  </w:num>
  <w:num w:numId="26">
    <w:abstractNumId w:val="18"/>
  </w:num>
  <w:num w:numId="27">
    <w:abstractNumId w:val="23"/>
  </w:num>
  <w:num w:numId="28">
    <w:abstractNumId w:val="25"/>
  </w:num>
  <w:num w:numId="29">
    <w:abstractNumId w:val="17"/>
  </w:num>
  <w:num w:numId="30">
    <w:abstractNumId w:val="29"/>
  </w:num>
  <w:num w:numId="31">
    <w:abstractNumId w:val="14"/>
  </w:num>
  <w:num w:numId="32">
    <w:abstractNumId w:val="32"/>
  </w:num>
  <w:num w:numId="33">
    <w:abstractNumId w:val="22"/>
  </w:num>
  <w:num w:numId="34">
    <w:abstractNumId w:val="28"/>
  </w:num>
  <w:num w:numId="35">
    <w:abstractNumId w:val="16"/>
  </w:num>
  <w:num w:numId="36">
    <w:abstractNumId w:val="30"/>
  </w:num>
  <w:num w:numId="37">
    <w:abstractNumId w:val="33"/>
  </w:num>
  <w:num w:numId="38">
    <w:abstractNumId w:val="0"/>
  </w:num>
  <w:num w:numId="39">
    <w:abstractNumId w:val="20"/>
  </w:num>
  <w:num w:numId="40">
    <w:abstractNumId w:val="26"/>
  </w:num>
  <w:num w:numId="41">
    <w:abstractNumId w:val="15"/>
  </w:num>
  <w:num w:numId="42">
    <w:abstractNumId w:val="27"/>
  </w:num>
  <w:num w:numId="43">
    <w:abstractNumId w:val="24"/>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5310"/>
    <w:rsid w:val="00085371"/>
    <w:rsid w:val="000A6775"/>
    <w:rsid w:val="000C5C23"/>
    <w:rsid w:val="000F0DE3"/>
    <w:rsid w:val="000F5A73"/>
    <w:rsid w:val="001105A7"/>
    <w:rsid w:val="00124237"/>
    <w:rsid w:val="001270D2"/>
    <w:rsid w:val="0013309F"/>
    <w:rsid w:val="0013793B"/>
    <w:rsid w:val="00141A9B"/>
    <w:rsid w:val="0014374C"/>
    <w:rsid w:val="001576D3"/>
    <w:rsid w:val="001773E5"/>
    <w:rsid w:val="00180AA3"/>
    <w:rsid w:val="001906BF"/>
    <w:rsid w:val="001912FD"/>
    <w:rsid w:val="0019523E"/>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C12F5"/>
    <w:rsid w:val="002C245C"/>
    <w:rsid w:val="002C5567"/>
    <w:rsid w:val="002D5089"/>
    <w:rsid w:val="002F0D3C"/>
    <w:rsid w:val="003027A1"/>
    <w:rsid w:val="0030526E"/>
    <w:rsid w:val="00307673"/>
    <w:rsid w:val="00311A39"/>
    <w:rsid w:val="00311F0C"/>
    <w:rsid w:val="003143F2"/>
    <w:rsid w:val="003168A1"/>
    <w:rsid w:val="0032306C"/>
    <w:rsid w:val="0033586F"/>
    <w:rsid w:val="0034116A"/>
    <w:rsid w:val="00341D1B"/>
    <w:rsid w:val="0035142C"/>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4A64"/>
    <w:rsid w:val="00483709"/>
    <w:rsid w:val="00494A74"/>
    <w:rsid w:val="00495D6B"/>
    <w:rsid w:val="004A2057"/>
    <w:rsid w:val="004A7344"/>
    <w:rsid w:val="004B5DFA"/>
    <w:rsid w:val="004B617E"/>
    <w:rsid w:val="004B73C5"/>
    <w:rsid w:val="004B777B"/>
    <w:rsid w:val="004C002B"/>
    <w:rsid w:val="004C2BF3"/>
    <w:rsid w:val="004E489C"/>
    <w:rsid w:val="004F7BA2"/>
    <w:rsid w:val="00502036"/>
    <w:rsid w:val="005050BE"/>
    <w:rsid w:val="00507692"/>
    <w:rsid w:val="00511B78"/>
    <w:rsid w:val="0051316C"/>
    <w:rsid w:val="00516B41"/>
    <w:rsid w:val="00516EBE"/>
    <w:rsid w:val="00525611"/>
    <w:rsid w:val="005415AA"/>
    <w:rsid w:val="0054399F"/>
    <w:rsid w:val="00556C49"/>
    <w:rsid w:val="00563D46"/>
    <w:rsid w:val="00597B69"/>
    <w:rsid w:val="005A1672"/>
    <w:rsid w:val="005A5DF5"/>
    <w:rsid w:val="005A6555"/>
    <w:rsid w:val="005B2C93"/>
    <w:rsid w:val="005B718F"/>
    <w:rsid w:val="005D233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62182"/>
    <w:rsid w:val="0067228D"/>
    <w:rsid w:val="00674916"/>
    <w:rsid w:val="006766C4"/>
    <w:rsid w:val="00681804"/>
    <w:rsid w:val="00684ED1"/>
    <w:rsid w:val="006865BC"/>
    <w:rsid w:val="00695BB1"/>
    <w:rsid w:val="006A5997"/>
    <w:rsid w:val="006B05C2"/>
    <w:rsid w:val="006D1775"/>
    <w:rsid w:val="006E7A99"/>
    <w:rsid w:val="006F1768"/>
    <w:rsid w:val="006F2372"/>
    <w:rsid w:val="006F6090"/>
    <w:rsid w:val="00701046"/>
    <w:rsid w:val="00702C05"/>
    <w:rsid w:val="00713D86"/>
    <w:rsid w:val="007303B7"/>
    <w:rsid w:val="00744612"/>
    <w:rsid w:val="00745363"/>
    <w:rsid w:val="00754480"/>
    <w:rsid w:val="007652D8"/>
    <w:rsid w:val="00781031"/>
    <w:rsid w:val="00786AA2"/>
    <w:rsid w:val="00790150"/>
    <w:rsid w:val="007919BB"/>
    <w:rsid w:val="007B0802"/>
    <w:rsid w:val="007B11C5"/>
    <w:rsid w:val="007B7712"/>
    <w:rsid w:val="007D2DAD"/>
    <w:rsid w:val="007D39DB"/>
    <w:rsid w:val="007D7904"/>
    <w:rsid w:val="007D7F29"/>
    <w:rsid w:val="007E6E73"/>
    <w:rsid w:val="007F5BE5"/>
    <w:rsid w:val="00801B65"/>
    <w:rsid w:val="0080237E"/>
    <w:rsid w:val="00806C1B"/>
    <w:rsid w:val="00807F4F"/>
    <w:rsid w:val="00815445"/>
    <w:rsid w:val="0081734D"/>
    <w:rsid w:val="00833FFA"/>
    <w:rsid w:val="00837E06"/>
    <w:rsid w:val="00843B8D"/>
    <w:rsid w:val="00857E52"/>
    <w:rsid w:val="00874D25"/>
    <w:rsid w:val="008771B1"/>
    <w:rsid w:val="008812E0"/>
    <w:rsid w:val="008833D2"/>
    <w:rsid w:val="0088514F"/>
    <w:rsid w:val="00890889"/>
    <w:rsid w:val="008A2415"/>
    <w:rsid w:val="008A46B5"/>
    <w:rsid w:val="008B2610"/>
    <w:rsid w:val="008D7634"/>
    <w:rsid w:val="008E60DD"/>
    <w:rsid w:val="008E74AB"/>
    <w:rsid w:val="008F1E11"/>
    <w:rsid w:val="008F269C"/>
    <w:rsid w:val="008F3295"/>
    <w:rsid w:val="00931BED"/>
    <w:rsid w:val="00957583"/>
    <w:rsid w:val="00962AD6"/>
    <w:rsid w:val="00965AC6"/>
    <w:rsid w:val="009736A5"/>
    <w:rsid w:val="009742A9"/>
    <w:rsid w:val="009843AA"/>
    <w:rsid w:val="00985503"/>
    <w:rsid w:val="00986FCE"/>
    <w:rsid w:val="009948DC"/>
    <w:rsid w:val="009A1679"/>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32EFE"/>
    <w:rsid w:val="00A44271"/>
    <w:rsid w:val="00A454FC"/>
    <w:rsid w:val="00A46D85"/>
    <w:rsid w:val="00A610F5"/>
    <w:rsid w:val="00A619BC"/>
    <w:rsid w:val="00A629F4"/>
    <w:rsid w:val="00A64544"/>
    <w:rsid w:val="00AA0F40"/>
    <w:rsid w:val="00AC3FC2"/>
    <w:rsid w:val="00AD260C"/>
    <w:rsid w:val="00AD67CC"/>
    <w:rsid w:val="00AD7B4E"/>
    <w:rsid w:val="00AE48E7"/>
    <w:rsid w:val="00AE594D"/>
    <w:rsid w:val="00B00F77"/>
    <w:rsid w:val="00B05A40"/>
    <w:rsid w:val="00B05E23"/>
    <w:rsid w:val="00B116E5"/>
    <w:rsid w:val="00B12385"/>
    <w:rsid w:val="00B25EB9"/>
    <w:rsid w:val="00B34115"/>
    <w:rsid w:val="00B37B2E"/>
    <w:rsid w:val="00B40742"/>
    <w:rsid w:val="00B43C63"/>
    <w:rsid w:val="00B46580"/>
    <w:rsid w:val="00B56E04"/>
    <w:rsid w:val="00B577BB"/>
    <w:rsid w:val="00B64EAC"/>
    <w:rsid w:val="00B6614E"/>
    <w:rsid w:val="00B7172A"/>
    <w:rsid w:val="00B76B05"/>
    <w:rsid w:val="00B91142"/>
    <w:rsid w:val="00BA2EBD"/>
    <w:rsid w:val="00BA6C15"/>
    <w:rsid w:val="00BB371F"/>
    <w:rsid w:val="00BB410A"/>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576C"/>
    <w:rsid w:val="00C9116C"/>
    <w:rsid w:val="00CA3CC9"/>
    <w:rsid w:val="00CA4EA4"/>
    <w:rsid w:val="00CB0FA7"/>
    <w:rsid w:val="00CB7D6C"/>
    <w:rsid w:val="00CC1679"/>
    <w:rsid w:val="00CC3E13"/>
    <w:rsid w:val="00CC72B1"/>
    <w:rsid w:val="00CD407C"/>
    <w:rsid w:val="00CD474D"/>
    <w:rsid w:val="00CD693C"/>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A3A9A"/>
    <w:rsid w:val="00DB5070"/>
    <w:rsid w:val="00DB6185"/>
    <w:rsid w:val="00DE39BF"/>
    <w:rsid w:val="00E01568"/>
    <w:rsid w:val="00E04FB6"/>
    <w:rsid w:val="00E06FC7"/>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537C"/>
    <w:rsid w:val="00EB09E4"/>
    <w:rsid w:val="00EB1CE6"/>
    <w:rsid w:val="00EC0142"/>
    <w:rsid w:val="00EC510E"/>
    <w:rsid w:val="00ED06DD"/>
    <w:rsid w:val="00EF69AA"/>
    <w:rsid w:val="00F01E7C"/>
    <w:rsid w:val="00F02D9C"/>
    <w:rsid w:val="00F0506F"/>
    <w:rsid w:val="00F10636"/>
    <w:rsid w:val="00F11A96"/>
    <w:rsid w:val="00F11F29"/>
    <w:rsid w:val="00F23871"/>
    <w:rsid w:val="00F33A27"/>
    <w:rsid w:val="00F4166F"/>
    <w:rsid w:val="00F42CAA"/>
    <w:rsid w:val="00F73DF6"/>
    <w:rsid w:val="00F76300"/>
    <w:rsid w:val="00F771AE"/>
    <w:rsid w:val="00F96CC8"/>
    <w:rsid w:val="00FA0828"/>
    <w:rsid w:val="00FA7091"/>
    <w:rsid w:val="00FB45F6"/>
    <w:rsid w:val="00FB4930"/>
    <w:rsid w:val="00FB6A02"/>
    <w:rsid w:val="00FD202F"/>
    <w:rsid w:val="00FD241B"/>
    <w:rsid w:val="00FF1025"/>
    <w:rsid w:val="00FF1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ACB642C-FF9D-4926-B430-367643FD0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782</Words>
  <Characters>89959</Characters>
  <Application>Microsoft Office Word</Application>
  <DocSecurity>0</DocSecurity>
  <Lines>749</Lines>
  <Paragraphs>2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05530</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